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Arial" w:eastAsiaTheme="minorHAnsi" w:hAnsi="Arial" w:cs="Arial"/>
          <w:lang w:val="en-GB"/>
        </w:rPr>
        <w:id w:val="1438099892"/>
        <w:docPartObj>
          <w:docPartGallery w:val="Cover Pages"/>
          <w:docPartUnique/>
        </w:docPartObj>
      </w:sdtPr>
      <w:sdtContent>
        <w:p w14:paraId="5868F870" w14:textId="07128183" w:rsidR="00E546DA" w:rsidRDefault="00E546DA" w:rsidP="00E546DA">
          <w:pPr>
            <w:pStyle w:val="NoSpacing"/>
            <w:jc w:val="both"/>
            <w:rPr>
              <w:rFonts w:ascii="Arial" w:hAnsi="Arial" w:cs="Arial"/>
            </w:rPr>
          </w:pPr>
          <w:r>
            <w:rPr>
              <w:noProof/>
            </w:rPr>
            <mc:AlternateContent>
              <mc:Choice Requires="wps">
                <w:drawing>
                  <wp:anchor distT="0" distB="0" distL="114300" distR="114300" simplePos="0" relativeHeight="251655168" behindDoc="0" locked="0" layoutInCell="1" allowOverlap="1" wp14:anchorId="6122C7FC" wp14:editId="3E8ECB1A">
                    <wp:simplePos x="0" y="0"/>
                    <wp:positionH relativeFrom="margin">
                      <wp:posOffset>-243840</wp:posOffset>
                    </wp:positionH>
                    <wp:positionV relativeFrom="paragraph">
                      <wp:posOffset>1115060</wp:posOffset>
                    </wp:positionV>
                    <wp:extent cx="1683385" cy="381635"/>
                    <wp:effectExtent l="0" t="0" r="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3385" cy="3816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964F60" w14:textId="77777777" w:rsidR="00D82BBB" w:rsidRDefault="00D82BBB" w:rsidP="00E546DA">
                                <w:pPr>
                                  <w:jc w:val="center"/>
                                  <w:rPr>
                                    <w:rFonts w:ascii="Calibri" w:hAnsi="Calibri"/>
                                    <w:b/>
                                    <w:color w:val="FFFFFF" w:themeColor="background1"/>
                                    <w:sz w:val="3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122C7FC" id="_x0000_t202" coordsize="21600,21600" o:spt="202" path="m,l,21600r21600,l21600,xe">
                    <v:stroke joinstyle="miter"/>
                    <v:path gradientshapeok="t" o:connecttype="rect"/>
                  </v:shapetype>
                  <v:shape id="Text Box 31" o:spid="_x0000_s1026" type="#_x0000_t202" style="position:absolute;left:0;text-align:left;margin-left:-19.2pt;margin-top:87.8pt;width:132.55pt;height:30.0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" filled="f" stroked="f" strokeweight=".5pt">
                    <v:textbox>
                      <w:txbxContent>
                        <w:p w14:paraId="40964F60" w14:textId="77777777" w:rsidR="00D82BBB" w:rsidRDefault="00D82BBB" w:rsidP="00E546DA">
                          <w:pPr>
                            <w:jc w:val="center"/>
                            <w:rPr>
                              <w:rFonts w:ascii="Calibri" w:hAnsi="Calibri"/>
                              <w:b/>
                              <w:color w:val="FFFFFF" w:themeColor="background1"/>
                              <w:sz w:val="36"/>
                            </w:rPr>
                          </w:pPr>
                        </w:p>
                      </w:txbxContent>
                    </v:textbox>
                    <w10:wrap anchorx="margin"/>
                  </v:shape>
                </w:pict>
              </mc:Fallback>
            </mc:AlternateContent>
          </w:r>
          <w:r>
            <w:rPr>
              <w:noProof/>
            </w:rPr>
            <mc:AlternateContent>
              <mc:Choice Requires="wps">
                <w:drawing>
                  <wp:anchor distT="0" distB="0" distL="114300" distR="114300" simplePos="0" relativeHeight="251656192" behindDoc="0" locked="0" layoutInCell="1" allowOverlap="1" wp14:anchorId="0E5EE637" wp14:editId="19400CC7">
                    <wp:simplePos x="0" y="0"/>
                    <wp:positionH relativeFrom="margin">
                      <wp:posOffset>2003425</wp:posOffset>
                    </wp:positionH>
                    <wp:positionV relativeFrom="paragraph">
                      <wp:posOffset>5385435</wp:posOffset>
                    </wp:positionV>
                    <wp:extent cx="3816350" cy="162877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16350" cy="1628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9A3031" w14:textId="376001BE" w:rsidR="00D82BBB" w:rsidRDefault="00D82BBB" w:rsidP="00E546DA">
                                <w:pPr>
                                  <w:rPr>
                                    <w:bCs/>
                                    <w:sz w:val="40"/>
                                    <w:szCs w:val="36"/>
                                  </w:rPr>
                                </w:pPr>
                                <w:r>
                                  <w:rPr>
                                    <w:bCs/>
                                    <w:sz w:val="40"/>
                                    <w:szCs w:val="36"/>
                                  </w:rPr>
                                  <w:t>An Exclusive Website Application for eat-in / takeaway Restaurant Busin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EE637" id="Text Box 1" o:spid="_x0000_s1027" type="#_x0000_t202" style="position:absolute;left:0;text-align:left;margin-left:157.75pt;margin-top:424.05pt;width:300.5pt;height:128.2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" filled="f" stroked="f" strokeweight=".5pt">
                    <v:textbox>
                      <w:txbxContent>
                        <w:p w14:paraId="1B9A3031" w14:textId="376001BE" w:rsidR="00D82BBB" w:rsidRDefault="00D82BBB" w:rsidP="00E546DA">
                          <w:pPr>
                            <w:rPr>
                              <w:bCs/>
                              <w:sz w:val="40"/>
                              <w:szCs w:val="36"/>
                            </w:rPr>
                          </w:pPr>
                          <w:r>
                            <w:rPr>
                              <w:bCs/>
                              <w:sz w:val="40"/>
                              <w:szCs w:val="36"/>
                            </w:rPr>
                            <w:t>An Exclusive Website Application for eat-in / takeaway Restaurant Business.</w:t>
                          </w:r>
                        </w:p>
                      </w:txbxContent>
                    </v:textbox>
                    <w10:wrap anchorx="margin"/>
                  </v:shape>
                </w:pict>
              </mc:Fallback>
            </mc:AlternateContent>
          </w:r>
          <w:r>
            <w:rPr>
              <w:noProof/>
            </w:rPr>
            <mc:AlternateContent>
              <mc:Choice Requires="wps">
                <w:drawing>
                  <wp:anchor distT="0" distB="0" distL="114300" distR="114300" simplePos="0" relativeHeight="251657216" behindDoc="0" locked="0" layoutInCell="1" allowOverlap="1" wp14:anchorId="69B29363" wp14:editId="344E8927">
                    <wp:simplePos x="0" y="0"/>
                    <wp:positionH relativeFrom="margin">
                      <wp:posOffset>1979930</wp:posOffset>
                    </wp:positionH>
                    <wp:positionV relativeFrom="paragraph">
                      <wp:posOffset>7887335</wp:posOffset>
                    </wp:positionV>
                    <wp:extent cx="2635250" cy="776605"/>
                    <wp:effectExtent l="0" t="0" r="0" b="4445"/>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35250" cy="775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EDB183" w14:textId="77777777" w:rsidR="00D82BBB" w:rsidRDefault="00D82BBB" w:rsidP="00E546DA">
                                <w:pPr>
                                  <w:rPr>
                                    <w:b/>
                                    <w:color w:val="404040" w:themeColor="text1" w:themeTint="BF"/>
                                    <w:sz w:val="32"/>
                                  </w:rPr>
                                </w:pPr>
                                <w:r>
                                  <w:rPr>
                                    <w:b/>
                                    <w:color w:val="404040" w:themeColor="text1" w:themeTint="BF"/>
                                    <w:sz w:val="32"/>
                                  </w:rPr>
                                  <w:t>P2556958</w:t>
                                </w:r>
                              </w:p>
                              <w:p w14:paraId="79BFBB8A" w14:textId="77777777" w:rsidR="00D82BBB" w:rsidRDefault="00D82BBB" w:rsidP="00E546DA">
                                <w:pPr>
                                  <w:rPr>
                                    <w:b/>
                                    <w:color w:val="2F5496" w:themeColor="accent1" w:themeShade="BF"/>
                                    <w:sz w:val="32"/>
                                  </w:rPr>
                                </w:pPr>
                                <w:r>
                                  <w:rPr>
                                    <w:b/>
                                    <w:color w:val="2F5496" w:themeColor="accent1" w:themeShade="BF"/>
                                    <w:sz w:val="32"/>
                                  </w:rPr>
                                  <w:t>De Montfort University</w:t>
                                </w:r>
                              </w:p>
                              <w:p w14:paraId="4B8A8BE0" w14:textId="77777777" w:rsidR="00D82BBB" w:rsidRDefault="00D82BBB" w:rsidP="00E546DA">
                                <w:pPr>
                                  <w:rPr>
                                    <w:b/>
                                    <w:color w:val="FF0000"/>
                                    <w:sz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29363" id="Text Box 34" o:spid="_x0000_s1028" type="#_x0000_t202" style="position:absolute;left:0;text-align:left;margin-left:155.9pt;margin-top:621.05pt;width:207.5pt;height:61.1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" filled="f" stroked="f" strokeweight=".5pt">
                    <v:textbox>
                      <w:txbxContent>
                        <w:p w14:paraId="40EDB183" w14:textId="77777777" w:rsidR="00D82BBB" w:rsidRDefault="00D82BBB" w:rsidP="00E546DA">
                          <w:pPr>
                            <w:rPr>
                              <w:b/>
                              <w:color w:val="404040" w:themeColor="text1" w:themeTint="BF"/>
                              <w:sz w:val="32"/>
                            </w:rPr>
                          </w:pPr>
                          <w:r>
                            <w:rPr>
                              <w:b/>
                              <w:color w:val="404040" w:themeColor="text1" w:themeTint="BF"/>
                              <w:sz w:val="32"/>
                            </w:rPr>
                            <w:t>P2556958</w:t>
                          </w:r>
                        </w:p>
                        <w:p w14:paraId="79BFBB8A" w14:textId="77777777" w:rsidR="00D82BBB" w:rsidRDefault="00D82BBB" w:rsidP="00E546DA">
                          <w:pPr>
                            <w:rPr>
                              <w:b/>
                              <w:color w:val="2F5496" w:themeColor="accent1" w:themeShade="BF"/>
                              <w:sz w:val="32"/>
                            </w:rPr>
                          </w:pPr>
                          <w:r>
                            <w:rPr>
                              <w:b/>
                              <w:color w:val="2F5496" w:themeColor="accent1" w:themeShade="BF"/>
                              <w:sz w:val="32"/>
                            </w:rPr>
                            <w:t>De Montfort University</w:t>
                          </w:r>
                        </w:p>
                        <w:p w14:paraId="4B8A8BE0" w14:textId="77777777" w:rsidR="00D82BBB" w:rsidRDefault="00D82BBB" w:rsidP="00E546DA">
                          <w:pPr>
                            <w:rPr>
                              <w:b/>
                              <w:color w:val="FF0000"/>
                              <w:sz w:val="32"/>
                            </w:rPr>
                          </w:pPr>
                        </w:p>
                      </w:txbxContent>
                    </v:textbox>
                    <w10:wrap anchorx="margin"/>
                  </v:shape>
                </w:pict>
              </mc:Fallback>
            </mc:AlternateContent>
          </w:r>
          <w:r>
            <w:rPr>
              <w:noProof/>
            </w:rPr>
            <mc:AlternateContent>
              <mc:Choice Requires="wps">
                <w:drawing>
                  <wp:anchor distT="0" distB="0" distL="114300" distR="114300" simplePos="0" relativeHeight="251658240" behindDoc="0" locked="0" layoutInCell="1" allowOverlap="1" wp14:anchorId="02CD1AC7" wp14:editId="7228A6DE">
                    <wp:simplePos x="0" y="0"/>
                    <wp:positionH relativeFrom="margin">
                      <wp:posOffset>1977390</wp:posOffset>
                    </wp:positionH>
                    <wp:positionV relativeFrom="paragraph">
                      <wp:posOffset>3286125</wp:posOffset>
                    </wp:positionV>
                    <wp:extent cx="3863975" cy="1256030"/>
                    <wp:effectExtent l="0" t="0" r="0" b="127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63975" cy="12560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EBF29E" w14:textId="48C2F340" w:rsidR="00D82BBB" w:rsidRDefault="00D82BBB" w:rsidP="00E546DA">
                                <w:pPr>
                                  <w:rPr>
                                    <w:b/>
                                    <w:color w:val="2F5496" w:themeColor="accent1" w:themeShade="BF"/>
                                    <w:sz w:val="48"/>
                                  </w:rPr>
                                </w:pPr>
                                <w:r>
                                  <w:rPr>
                                    <w:b/>
                                    <w:color w:val="2F5496" w:themeColor="accent1" w:themeShade="BF"/>
                                    <w:sz w:val="48"/>
                                  </w:rPr>
                                  <w:t>IMAT5314 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CD1AC7" id="Text Box 33" o:spid="_x0000_s1029" type="#_x0000_t202" style="position:absolute;left:0;text-align:left;margin-left:155.7pt;margin-top:258.75pt;width:304.25pt;height:98.9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" filled="f" stroked="f" strokeweight=".5pt">
                    <v:textbox>
                      <w:txbxContent>
                        <w:p w14:paraId="2EEBF29E" w14:textId="48C2F340" w:rsidR="00D82BBB" w:rsidRDefault="00D82BBB" w:rsidP="00E546DA">
                          <w:pPr>
                            <w:rPr>
                              <w:b/>
                              <w:color w:val="2F5496" w:themeColor="accent1" w:themeShade="BF"/>
                              <w:sz w:val="48"/>
                            </w:rPr>
                          </w:pPr>
                          <w:r>
                            <w:rPr>
                              <w:b/>
                              <w:color w:val="2F5496" w:themeColor="accent1" w:themeShade="BF"/>
                              <w:sz w:val="48"/>
                            </w:rPr>
                            <w:t>IMAT5314 Project</w:t>
                          </w: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118907A8" wp14:editId="25FF54FB">
                    <wp:simplePos x="0" y="0"/>
                    <wp:positionH relativeFrom="page">
                      <wp:posOffset>2950210</wp:posOffset>
                    </wp:positionH>
                    <wp:positionV relativeFrom="page">
                      <wp:posOffset>810895</wp:posOffset>
                    </wp:positionV>
                    <wp:extent cx="4158615" cy="3387090"/>
                    <wp:effectExtent l="0" t="0" r="13335" b="381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58615" cy="3387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E8DCD2" w14:textId="54234AA6" w:rsidR="00D82BBB" w:rsidRDefault="00D82BBB" w:rsidP="00E546DA">
                                <w:pPr>
                                  <w:pStyle w:val="NoSpacing"/>
                                  <w:rPr>
                                    <w:rFonts w:asciiTheme="minorHAnsi" w:eastAsiaTheme="minorHAnsi" w:hAnsiTheme="minorHAnsi" w:cstheme="minorBidi"/>
                                    <w:color w:val="404040" w:themeColor="text1" w:themeTint="BF"/>
                                    <w:sz w:val="72"/>
                                    <w:szCs w:val="36"/>
                                  </w:rPr>
                                </w:pPr>
                                <w:sdt>
                                  <w:sdtPr>
                                    <w:rPr>
                                      <w:rFonts w:ascii="Calibri" w:eastAsiaTheme="majorEastAsia" w:hAnsi="Calibri" w:cstheme="majorBidi"/>
                                      <w:b/>
                                      <w:color w:val="1F3864" w:themeColor="accent1" w:themeShade="80"/>
                                      <w:sz w:val="104"/>
                                      <w:szCs w:val="104"/>
                                    </w:rPr>
                                    <w:alias w:val="Title"/>
                                    <w:id w:val="381305"/>
                                    <w:dataBinding w:prefixMappings="xmlns:ns0='http://purl.org/dc/elements/1.1/' xmlns:ns1='http://schemas.openxmlformats.org/package/2006/metadata/core-properties' " w:xpath="/ns1:coreProperties[1]/ns0:title[1]" w:storeItemID="{6C3C8BC8-F283-45AE-878A-BAB7291924A1}"/>
                                    <w:text/>
                                  </w:sdtPr>
                                  <w:sdtContent>
                                    <w:r>
                                      <w:rPr>
                                        <w:rFonts w:ascii="Calibri" w:eastAsiaTheme="majorEastAsia" w:hAnsi="Calibri" w:cstheme="majorBidi"/>
                                        <w:b/>
                                        <w:color w:val="1F3864" w:themeColor="accent1" w:themeShade="80"/>
                                        <w:sz w:val="104"/>
                                        <w:szCs w:val="104"/>
                                      </w:rPr>
                                      <w:t>MSc Information Systems Managemen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18907A8" id="Text Box 47" o:spid="_x0000_s1030" type="#_x0000_t202" style="position:absolute;left:0;text-align:left;margin-left:232.3pt;margin-top:63.85pt;width:327.45pt;height:266.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" filled="f" stroked="f" strokeweight=".5pt">
                    <v:textbox inset="0,0,0,0">
                      <w:txbxContent>
                        <w:p w14:paraId="56E8DCD2" w14:textId="54234AA6" w:rsidR="00D82BBB" w:rsidRDefault="00D82BBB" w:rsidP="00E546DA">
                          <w:pPr>
                            <w:pStyle w:val="NoSpacing"/>
                            <w:rPr>
                              <w:rFonts w:asciiTheme="minorHAnsi" w:eastAsiaTheme="minorHAnsi" w:hAnsiTheme="minorHAnsi" w:cstheme="minorBidi"/>
                              <w:color w:val="404040" w:themeColor="text1" w:themeTint="BF"/>
                              <w:sz w:val="72"/>
                              <w:szCs w:val="36"/>
                            </w:rPr>
                          </w:pPr>
                          <w:sdt>
                            <w:sdtPr>
                              <w:rPr>
                                <w:rFonts w:ascii="Calibri" w:eastAsiaTheme="majorEastAsia" w:hAnsi="Calibri" w:cstheme="majorBidi"/>
                                <w:b/>
                                <w:color w:val="1F3864" w:themeColor="accent1" w:themeShade="80"/>
                                <w:sz w:val="104"/>
                                <w:szCs w:val="104"/>
                              </w:rPr>
                              <w:alias w:val="Title"/>
                              <w:id w:val="381305"/>
                              <w:dataBinding w:prefixMappings="xmlns:ns0='http://purl.org/dc/elements/1.1/' xmlns:ns1='http://schemas.openxmlformats.org/package/2006/metadata/core-properties' " w:xpath="/ns1:coreProperties[1]/ns0:title[1]" w:storeItemID="{6C3C8BC8-F283-45AE-878A-BAB7291924A1}"/>
                              <w:text/>
                            </w:sdtPr>
                            <w:sdtContent>
                              <w:r>
                                <w:rPr>
                                  <w:rFonts w:ascii="Calibri" w:eastAsiaTheme="majorEastAsia" w:hAnsi="Calibri" w:cstheme="majorBidi"/>
                                  <w:b/>
                                  <w:color w:val="1F3864" w:themeColor="accent1" w:themeShade="80"/>
                                  <w:sz w:val="104"/>
                                  <w:szCs w:val="104"/>
                                </w:rPr>
                                <w:t>MSc Information Systems Management</w:t>
                              </w:r>
                            </w:sdtContent>
                          </w:sdt>
                        </w:p>
                      </w:txbxContent>
                    </v:textbox>
                    <w10:wrap anchorx="page" anchory="page"/>
                  </v:shape>
                </w:pict>
              </mc:Fallback>
            </mc:AlternateContent>
          </w:r>
          <w:r>
            <w:rPr>
              <w:noProof/>
            </w:rPr>
            <mc:AlternateContent>
              <mc:Choice Requires="wpg">
                <w:drawing>
                  <wp:anchor distT="0" distB="0" distL="114300" distR="114300" simplePos="0" relativeHeight="251660288" behindDoc="1" locked="0" layoutInCell="1" allowOverlap="1" wp14:anchorId="50F776D3" wp14:editId="19AFC22B">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407920" cy="10157460"/>
                    <wp:effectExtent l="0" t="0" r="163830" b="0"/>
                    <wp:wrapNone/>
                    <wp:docPr id="16" name="Group 16"/>
                    <wp:cNvGraphicFramePr/>
                    <a:graphic xmlns:a="http://schemas.openxmlformats.org/drawingml/2006/main">
                      <a:graphicData uri="http://schemas.microsoft.com/office/word/2010/wordprocessingGroup">
                        <wpg:wgp>
                          <wpg:cNvGrpSpPr/>
                          <wpg:grpSpPr bwMode="auto">
                            <a:xfrm>
                              <a:off x="0" y="0"/>
                              <a:ext cx="2564765" cy="9555480"/>
                              <a:chOff x="0" y="0"/>
                              <a:chExt cx="21945" cy="91257"/>
                            </a:xfrm>
                          </wpg:grpSpPr>
                          <wps:wsp>
                            <wps:cNvPr id="2" name="Rectangle 2"/>
                            <wps:cNvSpPr>
                              <a:spLocks noChangeArrowheads="1"/>
                            </wps:cNvSpPr>
                            <wps:spPr bwMode="auto">
                              <a:xfrm>
                                <a:off x="0" y="0"/>
                                <a:ext cx="1945" cy="91257"/>
                              </a:xfrm>
                              <a:prstGeom prst="rect">
                                <a:avLst/>
                              </a:prstGeom>
                              <a:solidFill>
                                <a:schemeClr val="tx2">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3" name="Pentagon 4"/>
                            <wps:cNvSpPr>
                              <a:spLocks noChangeArrowheads="1"/>
                            </wps:cNvSpPr>
                            <wps:spPr bwMode="auto">
                              <a:xfrm>
                                <a:off x="0" y="14668"/>
                                <a:ext cx="21945" cy="5521"/>
                              </a:xfrm>
                              <a:prstGeom prst="homePlate">
                                <a:avLst>
                                  <a:gd name="adj" fmla="val 49998"/>
                                </a:avLst>
                              </a:prstGeom>
                              <a:solidFill>
                                <a:schemeClr val="accent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68C49C8E" w14:textId="77777777" w:rsidR="00D82BBB" w:rsidRDefault="00D82BBB" w:rsidP="00E546DA">
                                  <w:pPr>
                                    <w:pStyle w:val="NoSpacing"/>
                                    <w:jc w:val="right"/>
                                    <w:rPr>
                                      <w:color w:val="FFFFFF" w:themeColor="background1"/>
                                      <w:sz w:val="28"/>
                                      <w:szCs w:val="28"/>
                                    </w:rPr>
                                  </w:pPr>
                                </w:p>
                              </w:txbxContent>
                            </wps:txbx>
                            <wps:bodyPr rot="0" vert="horz" wrap="square" lIns="91440" tIns="0" rIns="182880" bIns="0" anchor="ctr" anchorCtr="0" upright="1">
                              <a:noAutofit/>
                            </wps:bodyPr>
                          </wps:wsp>
                          <wpg:grpSp>
                            <wpg:cNvPr id="4" name="Group 4"/>
                            <wpg:cNvGrpSpPr>
                              <a:grpSpLocks/>
                            </wpg:cNvGrpSpPr>
                            <wpg:grpSpPr bwMode="auto">
                              <a:xfrm>
                                <a:off x="762" y="42099"/>
                                <a:ext cx="20574" cy="49103"/>
                                <a:chOff x="762" y="42100"/>
                                <a:chExt cx="13062" cy="31210"/>
                              </a:xfrm>
                            </wpg:grpSpPr>
                            <wpg:grpSp>
                              <wpg:cNvPr id="5" name="Group 5"/>
                              <wpg:cNvGrpSpPr>
                                <a:grpSpLocks noChangeAspect="1"/>
                              </wpg:cNvGrpSpPr>
                              <wpg:grpSpPr bwMode="auto">
                                <a:xfrm>
                                  <a:off x="1366" y="42100"/>
                                  <a:ext cx="10478" cy="31210"/>
                                  <a:chOff x="1366" y="42100"/>
                                  <a:chExt cx="10478" cy="31210"/>
                                </a:xfrm>
                              </wpg:grpSpPr>
                              <wps:wsp>
                                <wps:cNvPr id="19" name="Freeform 20"/>
                                <wps:cNvSpPr>
                                  <a:spLocks/>
                                </wps:cNvSpPr>
                                <wps:spPr bwMode="auto">
                                  <a:xfrm>
                                    <a:off x="3652" y="62150"/>
                                    <a:ext cx="1937" cy="6985"/>
                                  </a:xfrm>
                                  <a:custGeom>
                                    <a:avLst/>
                                    <a:gdLst>
                                      <a:gd name="T0" fmla="*/ 0 w 122"/>
                                      <a:gd name="T1" fmla="*/ 0 h 440"/>
                                      <a:gd name="T2" fmla="*/ 61913 w 122"/>
                                      <a:gd name="T3" fmla="*/ 241300 h 440"/>
                                      <a:gd name="T4" fmla="*/ 133350 w 122"/>
                                      <a:gd name="T5" fmla="*/ 482600 h 440"/>
                                      <a:gd name="T6" fmla="*/ 193675 w 122"/>
                                      <a:gd name="T7" fmla="*/ 661988 h 440"/>
                                      <a:gd name="T8" fmla="*/ 193675 w 122"/>
                                      <a:gd name="T9" fmla="*/ 698500 h 440"/>
                                      <a:gd name="T10" fmla="*/ 120650 w 122"/>
                                      <a:gd name="T11" fmla="*/ 485775 h 440"/>
                                      <a:gd name="T12" fmla="*/ 61913 w 122"/>
                                      <a:gd name="T13" fmla="*/ 285750 h 440"/>
                                      <a:gd name="T14" fmla="*/ 9525 w 122"/>
                                      <a:gd name="T15" fmla="*/ 84138 h 440"/>
                                      <a:gd name="T16" fmla="*/ 0 w 122"/>
                                      <a:gd name="T17" fmla="*/ 0 h 44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0" name="Freeform 21"/>
                                <wps:cNvSpPr>
                                  <a:spLocks/>
                                </wps:cNvSpPr>
                                <wps:spPr bwMode="auto">
                                  <a:xfrm>
                                    <a:off x="5684" y="69040"/>
                                    <a:ext cx="1842" cy="4270"/>
                                  </a:xfrm>
                                  <a:custGeom>
                                    <a:avLst/>
                                    <a:gdLst>
                                      <a:gd name="T0" fmla="*/ 0 w 116"/>
                                      <a:gd name="T1" fmla="*/ 0 h 269"/>
                                      <a:gd name="T2" fmla="*/ 12700 w 116"/>
                                      <a:gd name="T3" fmla="*/ 30163 h 269"/>
                                      <a:gd name="T4" fmla="*/ 58738 w 116"/>
                                      <a:gd name="T5" fmla="*/ 147638 h 269"/>
                                      <a:gd name="T6" fmla="*/ 106363 w 116"/>
                                      <a:gd name="T7" fmla="*/ 265113 h 269"/>
                                      <a:gd name="T8" fmla="*/ 184150 w 116"/>
                                      <a:gd name="T9" fmla="*/ 427038 h 269"/>
                                      <a:gd name="T10" fmla="*/ 171450 w 116"/>
                                      <a:gd name="T11" fmla="*/ 427038 h 269"/>
                                      <a:gd name="T12" fmla="*/ 95250 w 116"/>
                                      <a:gd name="T13" fmla="*/ 268288 h 269"/>
                                      <a:gd name="T14" fmla="*/ 47625 w 116"/>
                                      <a:gd name="T15" fmla="*/ 155575 h 269"/>
                                      <a:gd name="T16" fmla="*/ 1588 w 116"/>
                                      <a:gd name="T17" fmla="*/ 39688 h 269"/>
                                      <a:gd name="T18" fmla="*/ 0 w 116"/>
                                      <a:gd name="T19" fmla="*/ 0 h 269"/>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1" name="Freeform 22"/>
                                <wps:cNvSpPr>
                                  <a:spLocks/>
                                </wps:cNvSpPr>
                                <wps:spPr bwMode="auto">
                                  <a:xfrm>
                                    <a:off x="1366" y="42100"/>
                                    <a:ext cx="2223" cy="20193"/>
                                  </a:xfrm>
                                  <a:custGeom>
                                    <a:avLst/>
                                    <a:gdLst>
                                      <a:gd name="T0" fmla="*/ 0 w 140"/>
                                      <a:gd name="T1" fmla="*/ 0 h 1272"/>
                                      <a:gd name="T2" fmla="*/ 0 w 140"/>
                                      <a:gd name="T3" fmla="*/ 0 h 1272"/>
                                      <a:gd name="T4" fmla="*/ 1588 w 140"/>
                                      <a:gd name="T5" fmla="*/ 125413 h 1272"/>
                                      <a:gd name="T6" fmla="*/ 4763 w 140"/>
                                      <a:gd name="T7" fmla="*/ 252413 h 1272"/>
                                      <a:gd name="T8" fmla="*/ 19050 w 140"/>
                                      <a:gd name="T9" fmla="*/ 503238 h 1272"/>
                                      <a:gd name="T10" fmla="*/ 36513 w 140"/>
                                      <a:gd name="T11" fmla="*/ 755650 h 1272"/>
                                      <a:gd name="T12" fmla="*/ 61913 w 140"/>
                                      <a:gd name="T13" fmla="*/ 1006475 h 1272"/>
                                      <a:gd name="T14" fmla="*/ 92075 w 140"/>
                                      <a:gd name="T15" fmla="*/ 1257300 h 1272"/>
                                      <a:gd name="T16" fmla="*/ 131763 w 140"/>
                                      <a:gd name="T17" fmla="*/ 1504950 h 1272"/>
                                      <a:gd name="T18" fmla="*/ 169863 w 140"/>
                                      <a:gd name="T19" fmla="*/ 1724025 h 1272"/>
                                      <a:gd name="T20" fmla="*/ 214313 w 140"/>
                                      <a:gd name="T21" fmla="*/ 1941513 h 1272"/>
                                      <a:gd name="T22" fmla="*/ 222250 w 140"/>
                                      <a:gd name="T23" fmla="*/ 2019300 h 1272"/>
                                      <a:gd name="T24" fmla="*/ 219075 w 140"/>
                                      <a:gd name="T25" fmla="*/ 2003425 h 1272"/>
                                      <a:gd name="T26" fmla="*/ 166688 w 140"/>
                                      <a:gd name="T27" fmla="*/ 1755775 h 1272"/>
                                      <a:gd name="T28" fmla="*/ 122238 w 140"/>
                                      <a:gd name="T29" fmla="*/ 1506538 h 1272"/>
                                      <a:gd name="T30" fmla="*/ 84138 w 140"/>
                                      <a:gd name="T31" fmla="*/ 1257300 h 1272"/>
                                      <a:gd name="T32" fmla="*/ 55563 w 140"/>
                                      <a:gd name="T33" fmla="*/ 1006475 h 1272"/>
                                      <a:gd name="T34" fmla="*/ 31750 w 140"/>
                                      <a:gd name="T35" fmla="*/ 755650 h 1272"/>
                                      <a:gd name="T36" fmla="*/ 14288 w 140"/>
                                      <a:gd name="T37" fmla="*/ 503238 h 1272"/>
                                      <a:gd name="T38" fmla="*/ 3175 w 140"/>
                                      <a:gd name="T39" fmla="*/ 252413 h 1272"/>
                                      <a:gd name="T40" fmla="*/ 0 w 140"/>
                                      <a:gd name="T41" fmla="*/ 125413 h 1272"/>
                                      <a:gd name="T42" fmla="*/ 0 w 140"/>
                                      <a:gd name="T43" fmla="*/ 0 h 1272"/>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2" name="Freeform 23"/>
                                <wps:cNvSpPr>
                                  <a:spLocks/>
                                </wps:cNvSpPr>
                                <wps:spPr bwMode="auto">
                                  <a:xfrm>
                                    <a:off x="3366" y="48593"/>
                                    <a:ext cx="715" cy="13557"/>
                                  </a:xfrm>
                                  <a:custGeom>
                                    <a:avLst/>
                                    <a:gdLst>
                                      <a:gd name="T0" fmla="*/ 71438 w 45"/>
                                      <a:gd name="T1" fmla="*/ 0 h 854"/>
                                      <a:gd name="T2" fmla="*/ 71438 w 45"/>
                                      <a:gd name="T3" fmla="*/ 0 h 854"/>
                                      <a:gd name="T4" fmla="*/ 55563 w 45"/>
                                      <a:gd name="T5" fmla="*/ 104775 h 854"/>
                                      <a:gd name="T6" fmla="*/ 41275 w 45"/>
                                      <a:gd name="T7" fmla="*/ 211138 h 854"/>
                                      <a:gd name="T8" fmla="*/ 22225 w 45"/>
                                      <a:gd name="T9" fmla="*/ 423863 h 854"/>
                                      <a:gd name="T10" fmla="*/ 9525 w 45"/>
                                      <a:gd name="T11" fmla="*/ 636588 h 854"/>
                                      <a:gd name="T12" fmla="*/ 4763 w 45"/>
                                      <a:gd name="T13" fmla="*/ 847725 h 854"/>
                                      <a:gd name="T14" fmla="*/ 9525 w 45"/>
                                      <a:gd name="T15" fmla="*/ 1062038 h 854"/>
                                      <a:gd name="T16" fmla="*/ 22225 w 45"/>
                                      <a:gd name="T17" fmla="*/ 1274763 h 854"/>
                                      <a:gd name="T18" fmla="*/ 28575 w 45"/>
                                      <a:gd name="T19" fmla="*/ 1355725 h 854"/>
                                      <a:gd name="T20" fmla="*/ 28575 w 45"/>
                                      <a:gd name="T21" fmla="*/ 1350963 h 854"/>
                                      <a:gd name="T22" fmla="*/ 14288 w 45"/>
                                      <a:gd name="T23" fmla="*/ 1292225 h 854"/>
                                      <a:gd name="T24" fmla="*/ 12700 w 45"/>
                                      <a:gd name="T25" fmla="*/ 1274763 h 854"/>
                                      <a:gd name="T26" fmla="*/ 1588 w 45"/>
                                      <a:gd name="T27" fmla="*/ 1062038 h 854"/>
                                      <a:gd name="T28" fmla="*/ 0 w 45"/>
                                      <a:gd name="T29" fmla="*/ 847725 h 854"/>
                                      <a:gd name="T30" fmla="*/ 4763 w 45"/>
                                      <a:gd name="T31" fmla="*/ 636588 h 854"/>
                                      <a:gd name="T32" fmla="*/ 19050 w 45"/>
                                      <a:gd name="T33" fmla="*/ 423863 h 854"/>
                                      <a:gd name="T34" fmla="*/ 39688 w 45"/>
                                      <a:gd name="T35" fmla="*/ 209550 h 854"/>
                                      <a:gd name="T36" fmla="*/ 53975 w 45"/>
                                      <a:gd name="T37" fmla="*/ 104775 h 854"/>
                                      <a:gd name="T38" fmla="*/ 71438 w 45"/>
                                      <a:gd name="T39" fmla="*/ 0 h 85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3" name="Freeform 24"/>
                                <wps:cNvSpPr>
                                  <a:spLocks/>
                                </wps:cNvSpPr>
                                <wps:spPr bwMode="auto">
                                  <a:xfrm>
                                    <a:off x="3589" y="62293"/>
                                    <a:ext cx="2444" cy="9985"/>
                                  </a:xfrm>
                                  <a:custGeom>
                                    <a:avLst/>
                                    <a:gdLst>
                                      <a:gd name="T0" fmla="*/ 0 w 154"/>
                                      <a:gd name="T1" fmla="*/ 0 h 629"/>
                                      <a:gd name="T2" fmla="*/ 15875 w 154"/>
                                      <a:gd name="T3" fmla="*/ 69850 h 629"/>
                                      <a:gd name="T4" fmla="*/ 33338 w 154"/>
                                      <a:gd name="T5" fmla="*/ 200025 h 629"/>
                                      <a:gd name="T6" fmla="*/ 53975 w 154"/>
                                      <a:gd name="T7" fmla="*/ 328613 h 629"/>
                                      <a:gd name="T8" fmla="*/ 84138 w 154"/>
                                      <a:gd name="T9" fmla="*/ 465138 h 629"/>
                                      <a:gd name="T10" fmla="*/ 119063 w 154"/>
                                      <a:gd name="T11" fmla="*/ 603250 h 629"/>
                                      <a:gd name="T12" fmla="*/ 158750 w 154"/>
                                      <a:gd name="T13" fmla="*/ 739775 h 629"/>
                                      <a:gd name="T14" fmla="*/ 190500 w 154"/>
                                      <a:gd name="T15" fmla="*/ 827088 h 629"/>
                                      <a:gd name="T16" fmla="*/ 223838 w 154"/>
                                      <a:gd name="T17" fmla="*/ 914400 h 629"/>
                                      <a:gd name="T18" fmla="*/ 241300 w 154"/>
                                      <a:gd name="T19" fmla="*/ 981075 h 629"/>
                                      <a:gd name="T20" fmla="*/ 244475 w 154"/>
                                      <a:gd name="T21" fmla="*/ 998538 h 629"/>
                                      <a:gd name="T22" fmla="*/ 222250 w 154"/>
                                      <a:gd name="T23" fmla="*/ 944563 h 629"/>
                                      <a:gd name="T24" fmla="*/ 182563 w 154"/>
                                      <a:gd name="T25" fmla="*/ 844550 h 629"/>
                                      <a:gd name="T26" fmla="*/ 147638 w 154"/>
                                      <a:gd name="T27" fmla="*/ 742950 h 629"/>
                                      <a:gd name="T28" fmla="*/ 106363 w 154"/>
                                      <a:gd name="T29" fmla="*/ 608013 h 629"/>
                                      <a:gd name="T30" fmla="*/ 74613 w 154"/>
                                      <a:gd name="T31" fmla="*/ 468313 h 629"/>
                                      <a:gd name="T32" fmla="*/ 44450 w 154"/>
                                      <a:gd name="T33" fmla="*/ 328613 h 629"/>
                                      <a:gd name="T34" fmla="*/ 19050 w 154"/>
                                      <a:gd name="T35" fmla="*/ 165100 h 629"/>
                                      <a:gd name="T36" fmla="*/ 0 w 154"/>
                                      <a:gd name="T37" fmla="*/ 0 h 629"/>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4" name="Freeform 25"/>
                                <wps:cNvSpPr>
                                  <a:spLocks/>
                                </wps:cNvSpPr>
                                <wps:spPr bwMode="auto">
                                  <a:xfrm>
                                    <a:off x="6160" y="72215"/>
                                    <a:ext cx="524" cy="1095"/>
                                  </a:xfrm>
                                  <a:custGeom>
                                    <a:avLst/>
                                    <a:gdLst>
                                      <a:gd name="T0" fmla="*/ 0 w 33"/>
                                      <a:gd name="T1" fmla="*/ 0 h 69"/>
                                      <a:gd name="T2" fmla="*/ 52388 w 33"/>
                                      <a:gd name="T3" fmla="*/ 109538 h 69"/>
                                      <a:gd name="T4" fmla="*/ 38100 w 33"/>
                                      <a:gd name="T5" fmla="*/ 109538 h 69"/>
                                      <a:gd name="T6" fmla="*/ 19050 w 33"/>
                                      <a:gd name="T7" fmla="*/ 55563 h 69"/>
                                      <a:gd name="T8" fmla="*/ 0 w 33"/>
                                      <a:gd name="T9" fmla="*/ 0 h 6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69">
                                        <a:moveTo>
                                          <a:pt x="0" y="0"/>
                                        </a:moveTo>
                                        <a:lnTo>
                                          <a:pt x="33" y="69"/>
                                        </a:lnTo>
                                        <a:lnTo>
                                          <a:pt x="24" y="69"/>
                                        </a:lnTo>
                                        <a:lnTo>
                                          <a:pt x="12" y="3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5" name="Freeform 26"/>
                                <wps:cNvSpPr>
                                  <a:spLocks/>
                                </wps:cNvSpPr>
                                <wps:spPr bwMode="auto">
                                  <a:xfrm>
                                    <a:off x="3509" y="61515"/>
                                    <a:ext cx="238" cy="1476"/>
                                  </a:xfrm>
                                  <a:custGeom>
                                    <a:avLst/>
                                    <a:gdLst>
                                      <a:gd name="T0" fmla="*/ 0 w 15"/>
                                      <a:gd name="T1" fmla="*/ 0 h 93"/>
                                      <a:gd name="T2" fmla="*/ 14288 w 15"/>
                                      <a:gd name="T3" fmla="*/ 58738 h 93"/>
                                      <a:gd name="T4" fmla="*/ 14288 w 15"/>
                                      <a:gd name="T5" fmla="*/ 63500 h 93"/>
                                      <a:gd name="T6" fmla="*/ 23813 w 15"/>
                                      <a:gd name="T7" fmla="*/ 147638 h 93"/>
                                      <a:gd name="T8" fmla="*/ 7938 w 15"/>
                                      <a:gd name="T9" fmla="*/ 77788 h 93"/>
                                      <a:gd name="T10" fmla="*/ 0 w 15"/>
                                      <a:gd name="T11" fmla="*/ 0 h 9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3">
                                        <a:moveTo>
                                          <a:pt x="0" y="0"/>
                                        </a:moveTo>
                                        <a:lnTo>
                                          <a:pt x="9" y="37"/>
                                        </a:lnTo>
                                        <a:lnTo>
                                          <a:pt x="9" y="40"/>
                                        </a:lnTo>
                                        <a:lnTo>
                                          <a:pt x="15" y="93"/>
                                        </a:lnTo>
                                        <a:lnTo>
                                          <a:pt x="5" y="4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6" name="Freeform 27"/>
                                <wps:cNvSpPr>
                                  <a:spLocks/>
                                </wps:cNvSpPr>
                                <wps:spPr bwMode="auto">
                                  <a:xfrm>
                                    <a:off x="5589" y="56879"/>
                                    <a:ext cx="6255" cy="12161"/>
                                  </a:xfrm>
                                  <a:custGeom>
                                    <a:avLst/>
                                    <a:gdLst>
                                      <a:gd name="T0" fmla="*/ 625475 w 394"/>
                                      <a:gd name="T1" fmla="*/ 0 h 766"/>
                                      <a:gd name="T2" fmla="*/ 625475 w 394"/>
                                      <a:gd name="T3" fmla="*/ 0 h 766"/>
                                      <a:gd name="T4" fmla="*/ 565150 w 394"/>
                                      <a:gd name="T5" fmla="*/ 60325 h 766"/>
                                      <a:gd name="T6" fmla="*/ 506413 w 394"/>
                                      <a:gd name="T7" fmla="*/ 122238 h 766"/>
                                      <a:gd name="T8" fmla="*/ 450850 w 394"/>
                                      <a:gd name="T9" fmla="*/ 185738 h 766"/>
                                      <a:gd name="T10" fmla="*/ 395288 w 394"/>
                                      <a:gd name="T11" fmla="*/ 254000 h 766"/>
                                      <a:gd name="T12" fmla="*/ 328613 w 394"/>
                                      <a:gd name="T13" fmla="*/ 346075 h 766"/>
                                      <a:gd name="T14" fmla="*/ 266700 w 394"/>
                                      <a:gd name="T15" fmla="*/ 438150 h 766"/>
                                      <a:gd name="T16" fmla="*/ 207963 w 394"/>
                                      <a:gd name="T17" fmla="*/ 538163 h 766"/>
                                      <a:gd name="T18" fmla="*/ 155575 w 394"/>
                                      <a:gd name="T19" fmla="*/ 638175 h 766"/>
                                      <a:gd name="T20" fmla="*/ 109538 w 394"/>
                                      <a:gd name="T21" fmla="*/ 741363 h 766"/>
                                      <a:gd name="T22" fmla="*/ 71438 w 394"/>
                                      <a:gd name="T23" fmla="*/ 849313 h 766"/>
                                      <a:gd name="T24" fmla="*/ 41275 w 394"/>
                                      <a:gd name="T25" fmla="*/ 958850 h 766"/>
                                      <a:gd name="T26" fmla="*/ 22225 w 394"/>
                                      <a:gd name="T27" fmla="*/ 1068388 h 766"/>
                                      <a:gd name="T28" fmla="*/ 11113 w 394"/>
                                      <a:gd name="T29" fmla="*/ 1184275 h 766"/>
                                      <a:gd name="T30" fmla="*/ 9525 w 394"/>
                                      <a:gd name="T31" fmla="*/ 1216025 h 766"/>
                                      <a:gd name="T32" fmla="*/ 0 w 394"/>
                                      <a:gd name="T33" fmla="*/ 1189038 h 766"/>
                                      <a:gd name="T34" fmla="*/ 1588 w 394"/>
                                      <a:gd name="T35" fmla="*/ 1181100 h 766"/>
                                      <a:gd name="T36" fmla="*/ 11113 w 394"/>
                                      <a:gd name="T37" fmla="*/ 1068388 h 766"/>
                                      <a:gd name="T38" fmla="*/ 33338 w 394"/>
                                      <a:gd name="T39" fmla="*/ 957263 h 766"/>
                                      <a:gd name="T40" fmla="*/ 63500 w 394"/>
                                      <a:gd name="T41" fmla="*/ 846138 h 766"/>
                                      <a:gd name="T42" fmla="*/ 103188 w 394"/>
                                      <a:gd name="T43" fmla="*/ 739775 h 766"/>
                                      <a:gd name="T44" fmla="*/ 149225 w 394"/>
                                      <a:gd name="T45" fmla="*/ 635000 h 766"/>
                                      <a:gd name="T46" fmla="*/ 201613 w 394"/>
                                      <a:gd name="T47" fmla="*/ 533400 h 766"/>
                                      <a:gd name="T48" fmla="*/ 260350 w 394"/>
                                      <a:gd name="T49" fmla="*/ 436563 h 766"/>
                                      <a:gd name="T50" fmla="*/ 323850 w 394"/>
                                      <a:gd name="T51" fmla="*/ 341313 h 766"/>
                                      <a:gd name="T52" fmla="*/ 393700 w 394"/>
                                      <a:gd name="T53" fmla="*/ 250825 h 766"/>
                                      <a:gd name="T54" fmla="*/ 447675 w 394"/>
                                      <a:gd name="T55" fmla="*/ 184150 h 766"/>
                                      <a:gd name="T56" fmla="*/ 504825 w 394"/>
                                      <a:gd name="T57" fmla="*/ 120650 h 766"/>
                                      <a:gd name="T58" fmla="*/ 561975 w 394"/>
                                      <a:gd name="T59" fmla="*/ 58738 h 766"/>
                                      <a:gd name="T60" fmla="*/ 625475 w 394"/>
                                      <a:gd name="T61" fmla="*/ 0 h 76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7" name="Freeform 28"/>
                                <wps:cNvSpPr>
                                  <a:spLocks/>
                                </wps:cNvSpPr>
                                <wps:spPr bwMode="auto">
                                  <a:xfrm>
                                    <a:off x="5589" y="69135"/>
                                    <a:ext cx="571" cy="3080"/>
                                  </a:xfrm>
                                  <a:custGeom>
                                    <a:avLst/>
                                    <a:gdLst>
                                      <a:gd name="T0" fmla="*/ 0 w 36"/>
                                      <a:gd name="T1" fmla="*/ 0 h 194"/>
                                      <a:gd name="T2" fmla="*/ 9525 w 36"/>
                                      <a:gd name="T3" fmla="*/ 25400 h 194"/>
                                      <a:gd name="T4" fmla="*/ 11113 w 36"/>
                                      <a:gd name="T5" fmla="*/ 30163 h 194"/>
                                      <a:gd name="T6" fmla="*/ 17463 w 36"/>
                                      <a:gd name="T7" fmla="*/ 127000 h 194"/>
                                      <a:gd name="T8" fmla="*/ 31750 w 36"/>
                                      <a:gd name="T9" fmla="*/ 209550 h 194"/>
                                      <a:gd name="T10" fmla="*/ 52388 w 36"/>
                                      <a:gd name="T11" fmla="*/ 293688 h 194"/>
                                      <a:gd name="T12" fmla="*/ 57150 w 36"/>
                                      <a:gd name="T13" fmla="*/ 307975 h 194"/>
                                      <a:gd name="T14" fmla="*/ 33338 w 36"/>
                                      <a:gd name="T15" fmla="*/ 255588 h 194"/>
                                      <a:gd name="T16" fmla="*/ 23813 w 36"/>
                                      <a:gd name="T17" fmla="*/ 230188 h 194"/>
                                      <a:gd name="T18" fmla="*/ 7938 w 36"/>
                                      <a:gd name="T19" fmla="*/ 128588 h 194"/>
                                      <a:gd name="T20" fmla="*/ 1588 w 36"/>
                                      <a:gd name="T21" fmla="*/ 65088 h 194"/>
                                      <a:gd name="T22" fmla="*/ 0 w 36"/>
                                      <a:gd name="T23" fmla="*/ 0 h 194"/>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8" name="Freeform 29"/>
                                <wps:cNvSpPr>
                                  <a:spLocks/>
                                </wps:cNvSpPr>
                                <wps:spPr bwMode="auto">
                                  <a:xfrm>
                                    <a:off x="6033" y="72278"/>
                                    <a:ext cx="493" cy="1032"/>
                                  </a:xfrm>
                                  <a:custGeom>
                                    <a:avLst/>
                                    <a:gdLst>
                                      <a:gd name="T0" fmla="*/ 0 w 31"/>
                                      <a:gd name="T1" fmla="*/ 0 h 65"/>
                                      <a:gd name="T2" fmla="*/ 49213 w 31"/>
                                      <a:gd name="T3" fmla="*/ 103188 h 65"/>
                                      <a:gd name="T4" fmla="*/ 36513 w 31"/>
                                      <a:gd name="T5" fmla="*/ 103188 h 65"/>
                                      <a:gd name="T6" fmla="*/ 0 w 31"/>
                                      <a:gd name="T7" fmla="*/ 0 h 6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5">
                                        <a:moveTo>
                                          <a:pt x="0" y="0"/>
                                        </a:moveTo>
                                        <a:lnTo>
                                          <a:pt x="31" y="65"/>
                                        </a:lnTo>
                                        <a:lnTo>
                                          <a:pt x="23" y="6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9" name="Freeform 30"/>
                                <wps:cNvSpPr>
                                  <a:spLocks/>
                                </wps:cNvSpPr>
                                <wps:spPr bwMode="auto">
                                  <a:xfrm>
                                    <a:off x="5589" y="68770"/>
                                    <a:ext cx="111" cy="666"/>
                                  </a:xfrm>
                                  <a:custGeom>
                                    <a:avLst/>
                                    <a:gdLst>
                                      <a:gd name="T0" fmla="*/ 0 w 7"/>
                                      <a:gd name="T1" fmla="*/ 0 h 42"/>
                                      <a:gd name="T2" fmla="*/ 9525 w 7"/>
                                      <a:gd name="T3" fmla="*/ 26988 h 42"/>
                                      <a:gd name="T4" fmla="*/ 11113 w 7"/>
                                      <a:gd name="T5" fmla="*/ 66675 h 42"/>
                                      <a:gd name="T6" fmla="*/ 9525 w 7"/>
                                      <a:gd name="T7" fmla="*/ 61913 h 42"/>
                                      <a:gd name="T8" fmla="*/ 0 w 7"/>
                                      <a:gd name="T9" fmla="*/ 36513 h 42"/>
                                      <a:gd name="T10" fmla="*/ 0 w 7"/>
                                      <a:gd name="T11" fmla="*/ 0 h 4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2">
                                        <a:moveTo>
                                          <a:pt x="0" y="0"/>
                                        </a:moveTo>
                                        <a:lnTo>
                                          <a:pt x="6" y="17"/>
                                        </a:lnTo>
                                        <a:lnTo>
                                          <a:pt x="7" y="42"/>
                                        </a:lnTo>
                                        <a:lnTo>
                                          <a:pt x="6" y="39"/>
                                        </a:lnTo>
                                        <a:lnTo>
                                          <a:pt x="0" y="2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30" name="Freeform 31"/>
                                <wps:cNvSpPr>
                                  <a:spLocks/>
                                </wps:cNvSpPr>
                                <wps:spPr bwMode="auto">
                                  <a:xfrm>
                                    <a:off x="5827" y="71437"/>
                                    <a:ext cx="714" cy="1873"/>
                                  </a:xfrm>
                                  <a:custGeom>
                                    <a:avLst/>
                                    <a:gdLst>
                                      <a:gd name="T0" fmla="*/ 0 w 45"/>
                                      <a:gd name="T1" fmla="*/ 0 h 118"/>
                                      <a:gd name="T2" fmla="*/ 9525 w 45"/>
                                      <a:gd name="T3" fmla="*/ 25400 h 118"/>
                                      <a:gd name="T4" fmla="*/ 33338 w 45"/>
                                      <a:gd name="T5" fmla="*/ 77788 h 118"/>
                                      <a:gd name="T6" fmla="*/ 52388 w 45"/>
                                      <a:gd name="T7" fmla="*/ 133350 h 118"/>
                                      <a:gd name="T8" fmla="*/ 71438 w 45"/>
                                      <a:gd name="T9" fmla="*/ 187325 h 118"/>
                                      <a:gd name="T10" fmla="*/ 69850 w 45"/>
                                      <a:gd name="T11" fmla="*/ 187325 h 118"/>
                                      <a:gd name="T12" fmla="*/ 20638 w 45"/>
                                      <a:gd name="T13" fmla="*/ 84138 h 118"/>
                                      <a:gd name="T14" fmla="*/ 17463 w 45"/>
                                      <a:gd name="T15" fmla="*/ 66675 h 118"/>
                                      <a:gd name="T16" fmla="*/ 0 w 45"/>
                                      <a:gd name="T17" fmla="*/ 0 h 118"/>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g:grpSp>
                            <wpg:grpSp>
                              <wpg:cNvPr id="6" name="Group 6"/>
                              <wpg:cNvGrpSpPr>
                                <a:grpSpLocks noChangeAspect="1"/>
                              </wpg:cNvGrpSpPr>
                              <wpg:grpSpPr bwMode="auto">
                                <a:xfrm>
                                  <a:off x="762" y="48249"/>
                                  <a:ext cx="13062" cy="25060"/>
                                  <a:chOff x="762" y="48251"/>
                                  <a:chExt cx="8747" cy="16780"/>
                                </a:xfrm>
                              </wpg:grpSpPr>
                              <wps:wsp>
                                <wps:cNvPr id="7" name="Freeform 8"/>
                                <wps:cNvSpPr>
                                  <a:spLocks/>
                                </wps:cNvSpPr>
                                <wps:spPr bwMode="auto">
                                  <a:xfrm>
                                    <a:off x="1143" y="53649"/>
                                    <a:ext cx="1984" cy="7143"/>
                                  </a:xfrm>
                                  <a:custGeom>
                                    <a:avLst/>
                                    <a:gdLst>
                                      <a:gd name="T0" fmla="*/ 0 w 125"/>
                                      <a:gd name="T1" fmla="*/ 0 h 450"/>
                                      <a:gd name="T2" fmla="*/ 65088 w 125"/>
                                      <a:gd name="T3" fmla="*/ 246063 h 450"/>
                                      <a:gd name="T4" fmla="*/ 136525 w 125"/>
                                      <a:gd name="T5" fmla="*/ 490538 h 450"/>
                                      <a:gd name="T6" fmla="*/ 198438 w 125"/>
                                      <a:gd name="T7" fmla="*/ 674688 h 450"/>
                                      <a:gd name="T8" fmla="*/ 198438 w 125"/>
                                      <a:gd name="T9" fmla="*/ 714375 h 450"/>
                                      <a:gd name="T10" fmla="*/ 125413 w 125"/>
                                      <a:gd name="T11" fmla="*/ 493713 h 450"/>
                                      <a:gd name="T12" fmla="*/ 65088 w 125"/>
                                      <a:gd name="T13" fmla="*/ 290513 h 450"/>
                                      <a:gd name="T14" fmla="*/ 11113 w 125"/>
                                      <a:gd name="T15" fmla="*/ 85725 h 450"/>
                                      <a:gd name="T16" fmla="*/ 0 w 125"/>
                                      <a:gd name="T17" fmla="*/ 0 h 45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8" name="Freeform 9"/>
                                <wps:cNvSpPr>
                                  <a:spLocks/>
                                </wps:cNvSpPr>
                                <wps:spPr bwMode="auto">
                                  <a:xfrm>
                                    <a:off x="3238" y="60665"/>
                                    <a:ext cx="1874" cy="4366"/>
                                  </a:xfrm>
                                  <a:custGeom>
                                    <a:avLst/>
                                    <a:gdLst>
                                      <a:gd name="T0" fmla="*/ 0 w 118"/>
                                      <a:gd name="T1" fmla="*/ 0 h 275"/>
                                      <a:gd name="T2" fmla="*/ 12700 w 118"/>
                                      <a:gd name="T3" fmla="*/ 31750 h 275"/>
                                      <a:gd name="T4" fmla="*/ 58738 w 118"/>
                                      <a:gd name="T5" fmla="*/ 152400 h 275"/>
                                      <a:gd name="T6" fmla="*/ 109538 w 118"/>
                                      <a:gd name="T7" fmla="*/ 269875 h 275"/>
                                      <a:gd name="T8" fmla="*/ 187325 w 118"/>
                                      <a:gd name="T9" fmla="*/ 436563 h 275"/>
                                      <a:gd name="T10" fmla="*/ 173038 w 118"/>
                                      <a:gd name="T11" fmla="*/ 436563 h 275"/>
                                      <a:gd name="T12" fmla="*/ 96838 w 118"/>
                                      <a:gd name="T13" fmla="*/ 276225 h 275"/>
                                      <a:gd name="T14" fmla="*/ 47625 w 118"/>
                                      <a:gd name="T15" fmla="*/ 158750 h 275"/>
                                      <a:gd name="T16" fmla="*/ 0 w 118"/>
                                      <a:gd name="T17" fmla="*/ 41275 h 275"/>
                                      <a:gd name="T18" fmla="*/ 0 w 118"/>
                                      <a:gd name="T19" fmla="*/ 0 h 275"/>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9" name="Freeform 10"/>
                                <wps:cNvSpPr>
                                  <a:spLocks/>
                                </wps:cNvSpPr>
                                <wps:spPr bwMode="auto">
                                  <a:xfrm>
                                    <a:off x="762" y="51855"/>
                                    <a:ext cx="317" cy="1921"/>
                                  </a:xfrm>
                                  <a:custGeom>
                                    <a:avLst/>
                                    <a:gdLst>
                                      <a:gd name="T0" fmla="*/ 0 w 20"/>
                                      <a:gd name="T1" fmla="*/ 0 h 121"/>
                                      <a:gd name="T2" fmla="*/ 25400 w 20"/>
                                      <a:gd name="T3" fmla="*/ 114300 h 121"/>
                                      <a:gd name="T4" fmla="*/ 31750 w 20"/>
                                      <a:gd name="T5" fmla="*/ 192088 h 121"/>
                                      <a:gd name="T6" fmla="*/ 28575 w 20"/>
                                      <a:gd name="T7" fmla="*/ 177800 h 121"/>
                                      <a:gd name="T8" fmla="*/ 0 w 20"/>
                                      <a:gd name="T9" fmla="*/ 49213 h 121"/>
                                      <a:gd name="T10" fmla="*/ 0 w 20"/>
                                      <a:gd name="T11" fmla="*/ 0 h 121"/>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0" h="121">
                                        <a:moveTo>
                                          <a:pt x="0" y="0"/>
                                        </a:moveTo>
                                        <a:lnTo>
                                          <a:pt x="16" y="72"/>
                                        </a:lnTo>
                                        <a:lnTo>
                                          <a:pt x="20" y="121"/>
                                        </a:lnTo>
                                        <a:lnTo>
                                          <a:pt x="18" y="112"/>
                                        </a:lnTo>
                                        <a:lnTo>
                                          <a:pt x="0" y="31"/>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0" name="Freeform 12"/>
                                <wps:cNvSpPr>
                                  <a:spLocks/>
                                </wps:cNvSpPr>
                                <wps:spPr bwMode="auto">
                                  <a:xfrm>
                                    <a:off x="1079" y="53776"/>
                                    <a:ext cx="2509" cy="10207"/>
                                  </a:xfrm>
                                  <a:custGeom>
                                    <a:avLst/>
                                    <a:gdLst>
                                      <a:gd name="T0" fmla="*/ 0 w 158"/>
                                      <a:gd name="T1" fmla="*/ 0 h 643"/>
                                      <a:gd name="T2" fmla="*/ 17463 w 158"/>
                                      <a:gd name="T3" fmla="*/ 73025 h 643"/>
                                      <a:gd name="T4" fmla="*/ 34925 w 158"/>
                                      <a:gd name="T5" fmla="*/ 204788 h 643"/>
                                      <a:gd name="T6" fmla="*/ 57150 w 158"/>
                                      <a:gd name="T7" fmla="*/ 334963 h 643"/>
                                      <a:gd name="T8" fmla="*/ 87313 w 158"/>
                                      <a:gd name="T9" fmla="*/ 477838 h 643"/>
                                      <a:gd name="T10" fmla="*/ 120650 w 158"/>
                                      <a:gd name="T11" fmla="*/ 617538 h 643"/>
                                      <a:gd name="T12" fmla="*/ 163513 w 158"/>
                                      <a:gd name="T13" fmla="*/ 755650 h 643"/>
                                      <a:gd name="T14" fmla="*/ 195263 w 158"/>
                                      <a:gd name="T15" fmla="*/ 846138 h 643"/>
                                      <a:gd name="T16" fmla="*/ 228600 w 158"/>
                                      <a:gd name="T17" fmla="*/ 933450 h 643"/>
                                      <a:gd name="T18" fmla="*/ 246063 w 158"/>
                                      <a:gd name="T19" fmla="*/ 1003300 h 643"/>
                                      <a:gd name="T20" fmla="*/ 250825 w 158"/>
                                      <a:gd name="T21" fmla="*/ 1020763 h 643"/>
                                      <a:gd name="T22" fmla="*/ 225425 w 158"/>
                                      <a:gd name="T23" fmla="*/ 965200 h 643"/>
                                      <a:gd name="T24" fmla="*/ 187325 w 158"/>
                                      <a:gd name="T25" fmla="*/ 863600 h 643"/>
                                      <a:gd name="T26" fmla="*/ 150813 w 158"/>
                                      <a:gd name="T27" fmla="*/ 758825 h 643"/>
                                      <a:gd name="T28" fmla="*/ 109538 w 158"/>
                                      <a:gd name="T29" fmla="*/ 620713 h 643"/>
                                      <a:gd name="T30" fmla="*/ 74613 w 158"/>
                                      <a:gd name="T31" fmla="*/ 479425 h 643"/>
                                      <a:gd name="T32" fmla="*/ 46038 w 158"/>
                                      <a:gd name="T33" fmla="*/ 336550 h 643"/>
                                      <a:gd name="T34" fmla="*/ 20638 w 158"/>
                                      <a:gd name="T35" fmla="*/ 169863 h 643"/>
                                      <a:gd name="T36" fmla="*/ 0 w 158"/>
                                      <a:gd name="T37" fmla="*/ 0 h 643"/>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1" name="Freeform 13"/>
                                <wps:cNvSpPr>
                                  <a:spLocks/>
                                </wps:cNvSpPr>
                                <wps:spPr bwMode="auto">
                                  <a:xfrm>
                                    <a:off x="3715" y="63904"/>
                                    <a:ext cx="524" cy="1127"/>
                                  </a:xfrm>
                                  <a:custGeom>
                                    <a:avLst/>
                                    <a:gdLst>
                                      <a:gd name="T0" fmla="*/ 0 w 33"/>
                                      <a:gd name="T1" fmla="*/ 0 h 71"/>
                                      <a:gd name="T2" fmla="*/ 52388 w 33"/>
                                      <a:gd name="T3" fmla="*/ 112713 h 71"/>
                                      <a:gd name="T4" fmla="*/ 38100 w 33"/>
                                      <a:gd name="T5" fmla="*/ 112713 h 71"/>
                                      <a:gd name="T6" fmla="*/ 17463 w 33"/>
                                      <a:gd name="T7" fmla="*/ 57150 h 71"/>
                                      <a:gd name="T8" fmla="*/ 0 w 33"/>
                                      <a:gd name="T9" fmla="*/ 0 h 71"/>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71">
                                        <a:moveTo>
                                          <a:pt x="0" y="0"/>
                                        </a:moveTo>
                                        <a:lnTo>
                                          <a:pt x="33" y="71"/>
                                        </a:lnTo>
                                        <a:lnTo>
                                          <a:pt x="24" y="71"/>
                                        </a:lnTo>
                                        <a:lnTo>
                                          <a:pt x="11" y="3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2" name="Freeform 14"/>
                                <wps:cNvSpPr>
                                  <a:spLocks/>
                                </wps:cNvSpPr>
                                <wps:spPr bwMode="auto">
                                  <a:xfrm>
                                    <a:off x="1016" y="52998"/>
                                    <a:ext cx="238" cy="1508"/>
                                  </a:xfrm>
                                  <a:custGeom>
                                    <a:avLst/>
                                    <a:gdLst>
                                      <a:gd name="T0" fmla="*/ 0 w 15"/>
                                      <a:gd name="T1" fmla="*/ 0 h 95"/>
                                      <a:gd name="T2" fmla="*/ 12700 w 15"/>
                                      <a:gd name="T3" fmla="*/ 58738 h 95"/>
                                      <a:gd name="T4" fmla="*/ 12700 w 15"/>
                                      <a:gd name="T5" fmla="*/ 65088 h 95"/>
                                      <a:gd name="T6" fmla="*/ 23813 w 15"/>
                                      <a:gd name="T7" fmla="*/ 150813 h 95"/>
                                      <a:gd name="T8" fmla="*/ 6350 w 15"/>
                                      <a:gd name="T9" fmla="*/ 77788 h 95"/>
                                      <a:gd name="T10" fmla="*/ 0 w 15"/>
                                      <a:gd name="T11" fmla="*/ 0 h 95"/>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5">
                                        <a:moveTo>
                                          <a:pt x="0" y="0"/>
                                        </a:moveTo>
                                        <a:lnTo>
                                          <a:pt x="8" y="37"/>
                                        </a:lnTo>
                                        <a:lnTo>
                                          <a:pt x="8" y="41"/>
                                        </a:lnTo>
                                        <a:lnTo>
                                          <a:pt x="15" y="95"/>
                                        </a:lnTo>
                                        <a:lnTo>
                                          <a:pt x="4" y="49"/>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3" name="Freeform 15"/>
                                <wps:cNvSpPr>
                                  <a:spLocks/>
                                </wps:cNvSpPr>
                                <wps:spPr bwMode="auto">
                                  <a:xfrm>
                                    <a:off x="3127" y="48251"/>
                                    <a:ext cx="6382" cy="12414"/>
                                  </a:xfrm>
                                  <a:custGeom>
                                    <a:avLst/>
                                    <a:gdLst>
                                      <a:gd name="T0" fmla="*/ 638175 w 402"/>
                                      <a:gd name="T1" fmla="*/ 0 h 782"/>
                                      <a:gd name="T2" fmla="*/ 638175 w 402"/>
                                      <a:gd name="T3" fmla="*/ 1588 h 782"/>
                                      <a:gd name="T4" fmla="*/ 576263 w 402"/>
                                      <a:gd name="T5" fmla="*/ 61913 h 782"/>
                                      <a:gd name="T6" fmla="*/ 515938 w 402"/>
                                      <a:gd name="T7" fmla="*/ 125413 h 782"/>
                                      <a:gd name="T8" fmla="*/ 460375 w 402"/>
                                      <a:gd name="T9" fmla="*/ 192088 h 782"/>
                                      <a:gd name="T10" fmla="*/ 404813 w 402"/>
                                      <a:gd name="T11" fmla="*/ 260350 h 782"/>
                                      <a:gd name="T12" fmla="*/ 334963 w 402"/>
                                      <a:gd name="T13" fmla="*/ 352425 h 782"/>
                                      <a:gd name="T14" fmla="*/ 271463 w 402"/>
                                      <a:gd name="T15" fmla="*/ 450850 h 782"/>
                                      <a:gd name="T16" fmla="*/ 211138 w 402"/>
                                      <a:gd name="T17" fmla="*/ 549275 h 782"/>
                                      <a:gd name="T18" fmla="*/ 158750 w 402"/>
                                      <a:gd name="T19" fmla="*/ 652463 h 782"/>
                                      <a:gd name="T20" fmla="*/ 112713 w 402"/>
                                      <a:gd name="T21" fmla="*/ 758825 h 782"/>
                                      <a:gd name="T22" fmla="*/ 71438 w 402"/>
                                      <a:gd name="T23" fmla="*/ 866775 h 782"/>
                                      <a:gd name="T24" fmla="*/ 42863 w 402"/>
                                      <a:gd name="T25" fmla="*/ 979488 h 782"/>
                                      <a:gd name="T26" fmla="*/ 20638 w 402"/>
                                      <a:gd name="T27" fmla="*/ 1093788 h 782"/>
                                      <a:gd name="T28" fmla="*/ 11113 w 402"/>
                                      <a:gd name="T29" fmla="*/ 1208088 h 782"/>
                                      <a:gd name="T30" fmla="*/ 11113 w 402"/>
                                      <a:gd name="T31" fmla="*/ 1241425 h 782"/>
                                      <a:gd name="T32" fmla="*/ 0 w 402"/>
                                      <a:gd name="T33" fmla="*/ 1214438 h 782"/>
                                      <a:gd name="T34" fmla="*/ 1588 w 402"/>
                                      <a:gd name="T35" fmla="*/ 1208088 h 782"/>
                                      <a:gd name="T36" fmla="*/ 11113 w 402"/>
                                      <a:gd name="T37" fmla="*/ 1092200 h 782"/>
                                      <a:gd name="T38" fmla="*/ 33338 w 402"/>
                                      <a:gd name="T39" fmla="*/ 977900 h 782"/>
                                      <a:gd name="T40" fmla="*/ 63500 w 402"/>
                                      <a:gd name="T41" fmla="*/ 865188 h 782"/>
                                      <a:gd name="T42" fmla="*/ 104775 w 402"/>
                                      <a:gd name="T43" fmla="*/ 754063 h 782"/>
                                      <a:gd name="T44" fmla="*/ 150813 w 402"/>
                                      <a:gd name="T45" fmla="*/ 649288 h 782"/>
                                      <a:gd name="T46" fmla="*/ 206375 w 402"/>
                                      <a:gd name="T47" fmla="*/ 544513 h 782"/>
                                      <a:gd name="T48" fmla="*/ 265113 w 402"/>
                                      <a:gd name="T49" fmla="*/ 446088 h 782"/>
                                      <a:gd name="T50" fmla="*/ 331788 w 402"/>
                                      <a:gd name="T51" fmla="*/ 349250 h 782"/>
                                      <a:gd name="T52" fmla="*/ 401638 w 402"/>
                                      <a:gd name="T53" fmla="*/ 258763 h 782"/>
                                      <a:gd name="T54" fmla="*/ 455613 w 402"/>
                                      <a:gd name="T55" fmla="*/ 190500 h 782"/>
                                      <a:gd name="T56" fmla="*/ 514350 w 402"/>
                                      <a:gd name="T57" fmla="*/ 123825 h 782"/>
                                      <a:gd name="T58" fmla="*/ 574675 w 402"/>
                                      <a:gd name="T59" fmla="*/ 60325 h 782"/>
                                      <a:gd name="T60" fmla="*/ 638175 w 402"/>
                                      <a:gd name="T61" fmla="*/ 0 h 782"/>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4" name="Freeform 16"/>
                                <wps:cNvSpPr>
                                  <a:spLocks/>
                                </wps:cNvSpPr>
                                <wps:spPr bwMode="auto">
                                  <a:xfrm>
                                    <a:off x="3127" y="60792"/>
                                    <a:ext cx="588" cy="3112"/>
                                  </a:xfrm>
                                  <a:custGeom>
                                    <a:avLst/>
                                    <a:gdLst>
                                      <a:gd name="T0" fmla="*/ 0 w 37"/>
                                      <a:gd name="T1" fmla="*/ 0 h 196"/>
                                      <a:gd name="T2" fmla="*/ 9525 w 37"/>
                                      <a:gd name="T3" fmla="*/ 23813 h 196"/>
                                      <a:gd name="T4" fmla="*/ 11113 w 37"/>
                                      <a:gd name="T5" fmla="*/ 28575 h 196"/>
                                      <a:gd name="T6" fmla="*/ 19050 w 37"/>
                                      <a:gd name="T7" fmla="*/ 127000 h 196"/>
                                      <a:gd name="T8" fmla="*/ 33338 w 37"/>
                                      <a:gd name="T9" fmla="*/ 212725 h 196"/>
                                      <a:gd name="T10" fmla="*/ 52388 w 37"/>
                                      <a:gd name="T11" fmla="*/ 298450 h 196"/>
                                      <a:gd name="T12" fmla="*/ 58738 w 37"/>
                                      <a:gd name="T13" fmla="*/ 311150 h 196"/>
                                      <a:gd name="T14" fmla="*/ 34925 w 37"/>
                                      <a:gd name="T15" fmla="*/ 257175 h 196"/>
                                      <a:gd name="T16" fmla="*/ 23813 w 37"/>
                                      <a:gd name="T17" fmla="*/ 231775 h 196"/>
                                      <a:gd name="T18" fmla="*/ 7938 w 37"/>
                                      <a:gd name="T19" fmla="*/ 128588 h 196"/>
                                      <a:gd name="T20" fmla="*/ 1588 w 37"/>
                                      <a:gd name="T21" fmla="*/ 63500 h 196"/>
                                      <a:gd name="T22" fmla="*/ 0 w 37"/>
                                      <a:gd name="T23" fmla="*/ 0 h 19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5" name="Freeform 17"/>
                                <wps:cNvSpPr>
                                  <a:spLocks/>
                                </wps:cNvSpPr>
                                <wps:spPr bwMode="auto">
                                  <a:xfrm>
                                    <a:off x="3588" y="63983"/>
                                    <a:ext cx="492" cy="1048"/>
                                  </a:xfrm>
                                  <a:custGeom>
                                    <a:avLst/>
                                    <a:gdLst>
                                      <a:gd name="T0" fmla="*/ 0 w 31"/>
                                      <a:gd name="T1" fmla="*/ 0 h 66"/>
                                      <a:gd name="T2" fmla="*/ 49213 w 31"/>
                                      <a:gd name="T3" fmla="*/ 104775 h 66"/>
                                      <a:gd name="T4" fmla="*/ 38100 w 31"/>
                                      <a:gd name="T5" fmla="*/ 104775 h 66"/>
                                      <a:gd name="T6" fmla="*/ 0 w 31"/>
                                      <a:gd name="T7" fmla="*/ 0 h 66"/>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6">
                                        <a:moveTo>
                                          <a:pt x="0" y="0"/>
                                        </a:moveTo>
                                        <a:lnTo>
                                          <a:pt x="31" y="66"/>
                                        </a:lnTo>
                                        <a:lnTo>
                                          <a:pt x="24" y="6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7" name="Freeform 18"/>
                                <wps:cNvSpPr>
                                  <a:spLocks/>
                                </wps:cNvSpPr>
                                <wps:spPr bwMode="auto">
                                  <a:xfrm>
                                    <a:off x="3127" y="60396"/>
                                    <a:ext cx="111" cy="682"/>
                                  </a:xfrm>
                                  <a:custGeom>
                                    <a:avLst/>
                                    <a:gdLst>
                                      <a:gd name="T0" fmla="*/ 0 w 7"/>
                                      <a:gd name="T1" fmla="*/ 0 h 43"/>
                                      <a:gd name="T2" fmla="*/ 11113 w 7"/>
                                      <a:gd name="T3" fmla="*/ 26988 h 43"/>
                                      <a:gd name="T4" fmla="*/ 11113 w 7"/>
                                      <a:gd name="T5" fmla="*/ 68263 h 43"/>
                                      <a:gd name="T6" fmla="*/ 9525 w 7"/>
                                      <a:gd name="T7" fmla="*/ 63500 h 43"/>
                                      <a:gd name="T8" fmla="*/ 0 w 7"/>
                                      <a:gd name="T9" fmla="*/ 39688 h 43"/>
                                      <a:gd name="T10" fmla="*/ 0 w 7"/>
                                      <a:gd name="T11" fmla="*/ 0 h 4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3">
                                        <a:moveTo>
                                          <a:pt x="0" y="0"/>
                                        </a:moveTo>
                                        <a:lnTo>
                                          <a:pt x="7" y="17"/>
                                        </a:lnTo>
                                        <a:lnTo>
                                          <a:pt x="7" y="43"/>
                                        </a:lnTo>
                                        <a:lnTo>
                                          <a:pt x="6" y="40"/>
                                        </a:lnTo>
                                        <a:lnTo>
                                          <a:pt x="0" y="25"/>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8" name="Freeform 19"/>
                                <wps:cNvSpPr>
                                  <a:spLocks/>
                                </wps:cNvSpPr>
                                <wps:spPr bwMode="auto">
                                  <a:xfrm>
                                    <a:off x="3365" y="63110"/>
                                    <a:ext cx="731" cy="1921"/>
                                  </a:xfrm>
                                  <a:custGeom>
                                    <a:avLst/>
                                    <a:gdLst>
                                      <a:gd name="T0" fmla="*/ 0 w 46"/>
                                      <a:gd name="T1" fmla="*/ 0 h 121"/>
                                      <a:gd name="T2" fmla="*/ 11113 w 46"/>
                                      <a:gd name="T3" fmla="*/ 25400 h 121"/>
                                      <a:gd name="T4" fmla="*/ 34925 w 46"/>
                                      <a:gd name="T5" fmla="*/ 79375 h 121"/>
                                      <a:gd name="T6" fmla="*/ 52388 w 46"/>
                                      <a:gd name="T7" fmla="*/ 136525 h 121"/>
                                      <a:gd name="T8" fmla="*/ 73025 w 46"/>
                                      <a:gd name="T9" fmla="*/ 192088 h 121"/>
                                      <a:gd name="T10" fmla="*/ 71438 w 46"/>
                                      <a:gd name="T11" fmla="*/ 192088 h 121"/>
                                      <a:gd name="T12" fmla="*/ 22225 w 46"/>
                                      <a:gd name="T13" fmla="*/ 87313 h 121"/>
                                      <a:gd name="T14" fmla="*/ 17463 w 46"/>
                                      <a:gd name="T15" fmla="*/ 69850 h 121"/>
                                      <a:gd name="T16" fmla="*/ 0 w 46"/>
                                      <a:gd name="T17" fmla="*/ 0 h 121"/>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50F776D3" id="Group 16" o:spid="_x0000_s1031" style="position:absolute;left:0;text-align:left;margin-left:0;margin-top:0;width:189.6pt;height:799.8pt;z-index:-251656192;mso-left-percent:40;mso-position-horizontal-relative:page;mso-position-vertical:center;mso-position-vertical-relative:page;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">
                    <v:rect id="Rectangle 2" o:spid="_x0000_s1032"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33"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" adj="18883" fillcolor="#4472c4 [3204]" stroked="f" strokeweight="1pt">
                      <v:textbox inset=",0,14.4pt,0">
                        <w:txbxContent>
                          <w:p w14:paraId="68C49C8E" w14:textId="77777777" w:rsidR="00D82BBB" w:rsidRDefault="00D82BBB" w:rsidP="00E546DA">
                            <w:pPr>
                              <w:pStyle w:val="NoSpacing"/>
                              <w:jc w:val="right"/>
                              <w:rPr>
                                <w:color w:val="FFFFFF" w:themeColor="background1"/>
                                <w:sz w:val="28"/>
                                <w:szCs w:val="28"/>
                              </w:rPr>
                            </w:pPr>
                          </w:p>
                        </w:txbxContent>
                      </v:textbox>
                    </v:shape>
                    <v:group id="Group 4" o:spid="_x0000_s1034" style="position:absolute;left:762;top:42099;width:20574;height:49103" coordorigin="762,42100"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5" o:spid="_x0000_s1035" style="position:absolute;left:1366;top:42100;width:10478;height:31210" coordorigin="1366,42100" coordsize="10478,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o:lock v:ext="edit" aspectratio="t"/>
                        <v:shape id="Freeform 20" o:spid="_x0000_s1036" style="position:absolute;left:3652;top:62150;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" path="m,l39,152,84,304r38,113l122,440,76,306,39,180,6,53,,xe" fillcolor="#44546a [3215]" strokecolor="#44546a [3215]" strokeweight="0">
                          <v:path arrowok="t" o:connecttype="custom" o:connectlocs="0,0;982996,3830638;2117205,7661275;3074988,10509060;3074988,11088688;1915566,7711678;982996,4536281;151229,1335691;0,0" o:connectangles="0,0,0,0,0,0,0,0,0"/>
                        </v:shape>
                        <v:shape id="Freeform 21" o:spid="_x0000_s1037" style="position:absolute;left:5684;top:69040;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" path="m,l8,19,37,93r30,74l116,269r-8,l60,169,30,98,1,25,,xe" fillcolor="#44546a [3215]" strokecolor="#44546a [3215]" strokeweight="0">
                          <v:path arrowok="t" o:connecttype="custom" o:connectlocs="0,0;201667,478796;932719,2343547;1688971,4208299;2924175,6778633;2722508,6778633;1512504,4258698;756252,2469536;25216,629992;0,0" o:connectangles="0,0,0,0,0,0,0,0,0,0"/>
                        </v:shape>
                        <v:shape id="Freeform 22" o:spid="_x0000_s1038" style="position:absolute;left:1366;top:42100;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" path="m,l,,1,79r2,80l12,317,23,476,39,634,58,792,83,948r24,138l135,1223r5,49l138,1262,105,1106,77,949,53,792,35,634,20,476,9,317,2,159,,79,,xe" fillcolor="#44546a [3215]" strokecolor="#44546a [3215]" strokeweight="0">
                          <v:path arrowok="t" o:connecttype="custom" o:connectlocs="0,0;0,0;25215,1990931;75630,4007056;302487,7988903;579774,11995944;983090,15977791;1462019,19959638;2092208,23891081;2697182,27368897;3402984,30821519;3529013,32056388;3478598,31804372;2646767,27872928;1940965,23916291;1335991,19959638;882261,15977791;504145,11995944;226873,7988903;50414,4007056;0,1990931;0,0" o:connectangles="0,0,0,0,0,0,0,0,0,0,0,0,0,0,0,0,0,0,0,0,0,0"/>
                        </v:shape>
                        <v:shape id="Freeform 23" o:spid="_x0000_s1039" style="position:absolute;left:3366;top:48593;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" path="m45,r,l35,66r-9,67l14,267,6,401,3,534,6,669r8,134l18,854r,-3l9,814,8,803,1,669,,534,3,401,12,267,25,132,34,66,45,xe" fillcolor="#44546a [3215]" strokecolor="#44546a [3215]" strokeweight="0">
                          <v:path arrowok="t" o:connecttype="custom" o:connectlocs="1135070,0;1135070,0;882834,1663272;655814,3351754;353131,6728701;151342,10105648;75679,13457386;151342,16859542;353131,20236489;454025,21521738;454025,21446142;227020,20513694;201789,20236489;25232,16859542;0,13457386;75679,10105648;302683,6728701;630598,3326545;857603,1663272;1135070,0" o:connectangles="0,0,0,0,0,0,0,0,0,0,0,0,0,0,0,0,0,0,0,0"/>
                        </v:shape>
                        <v:shape id="Freeform 24" o:spid="_x0000_s1040" style="position:absolute;left:3589;top:62293;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GpNxAAAANsAAAAPAAAAZHJzL2Rvd25yZXYueG1sRI9La8Mw&#10;EITvgfwHsYHeErku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HJcak3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251938,1108827;529078,3175278;856590,5216535;1335281,7383788;1889545,9576234;2519383,11743487;3023260,13129529;3552338,14515555;3829462,15573981;3879850,15851195;3527136,14994374;2897299,13406728;2343034,11793888;1687995,9651844;1184118,7434190;705427,5216535;302326,2620864;0,0" o:connectangles="0,0,0,0,0,0,0,0,0,0,0,0,0,0,0,0,0,0,0"/>
                        </v:shape>
                        <v:shape id="Freeform 25" o:spid="_x0000_s1041" style="position:absolute;left:6160;top:72215;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" path="m,l33,69r-9,l12,35,,xe" fillcolor="#44546a [3215]" strokecolor="#44546a [3215]" strokeweight="0">
                          <v:path arrowok="t" o:connecttype="custom" o:connectlocs="0,0;831858,1738320;604982,1738320;302491,881761;0,0" o:connectangles="0,0,0,0,0"/>
                        </v:shape>
                        <v:shape id="Freeform 26" o:spid="_x0000_s1042" style="position:absolute;left:3509;top:61515;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" path="m,l9,37r,3l15,93,5,49,,xe" fillcolor="#44546a [3215]" strokecolor="#44546a [3215]" strokeweight="0">
                          <v:path arrowok="t" o:connecttype="custom" o:connectlocs="0,0;226703,932229;226703,1007806;377833,2343158;125950,1234571;0,0" o:connectangles="0,0,0,0,0,0"/>
                        </v:shape>
                        <v:shape id="Freeform 27" o:spid="_x0000_s1043" style="position:absolute;left:5589;top:56879;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9929813,0;9929813,0;8972115,957718;8039628,1940648;7157530,2948773;6275448,4032499;5216940,5494279;4234032,6956060;3301545,8543865;2469852,10131653;1738985,11769864;1134124,13483675;655267,15222683;352836,16961706;176426,18801525;151215,19305588;0,18877142;25211,18751119;176426,16961706;529262,15197487;1008103,13433269;1638175,11744652;2369042,10081247;3200734,8468247;4133221,6930865;5141324,5418678;6250237,3982092;7107125,2923562;8014417,1915437;8921710,932523;9929813,0" o:connectangles="0,0,0,0,0,0,0,0,0,0,0,0,0,0,0,0,0,0,0,0,0,0,0,0,0,0,0,0,0,0,0"/>
                        </v:shape>
                        <v:shape id="Freeform 28" o:spid="_x0000_s1044" style="position:absolute;left:5589;top:69135;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" path="m,l6,16r1,3l11,80r9,52l33,185r3,9l21,161,15,145,5,81,1,41,,xe" fillcolor="#44546a [3215]" strokecolor="#44546a [3215]" strokeweight="0">
                          <v:path arrowok="t" o:connecttype="custom" o:connectlocs="0,0;151077,403258;176265,478876;276983,2016289;503590,3326876;830932,4662675;906463,4889500;528778,4057789;377701,3654531;125906,2041500;25187,1033356;0,0" o:connectangles="0,0,0,0,0,0,0,0,0,0,0,0"/>
                        </v:shape>
                        <v:shape id="Freeform 29" o:spid="_x0000_s1045" style="position:absolute;left:6033;top:72278;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" path="m,l31,65r-8,l,xe" fillcolor="#44546a [3215]" strokecolor="#44546a [3215]" strokeweight="0">
                          <v:path arrowok="t" o:connecttype="custom" o:connectlocs="0,0;782645,1638308;580674,1638308;0,0" o:connectangles="0,0,0,0"/>
                        </v:shape>
                        <v:shape id="Freeform 30" o:spid="_x0000_s1046" style="position:absolute;left:5589;top:68770;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" path="m,l6,17,7,42,6,39,,23,,xe" fillcolor="#44546a [3215]" strokecolor="#44546a [3215]" strokeweight="0">
                          <v:path arrowok="t" o:connecttype="custom" o:connectlocs="0,0;151039,427953;176220,1057275;151039,981763;0,578992;0,0" o:connectangles="0,0,0,0,0,0"/>
                        </v:shape>
                        <v:shape id="Freeform 31" o:spid="_x0000_s1047" style="position:absolute;left:5827;top:71437;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" path="m,l6,16,21,49,33,84r12,34l44,118,13,53,11,42,,xe" fillcolor="#44546a [3215]" strokecolor="#44546a [3215]" strokeweight="0">
                          <v:path arrowok="t" o:connecttype="custom" o:connectlocs="0,0;151130,403171;528963,1234720;831223,2116649;1133483,2973388;1108287,2973388;327456,1335512;277080,1058324;0,0" o:connectangles="0,0,0,0,0,0,0,0,0"/>
                        </v:shape>
                      </v:group>
                      <v:group id="Group 6" o:spid="_x0000_s1048" style="position:absolute;left:762;top:48249;width:13062;height:25060" coordorigin="762,48251" coordsize="8747,16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8" o:spid="_x0000_s1049" style="position:absolute;left:1143;top:53649;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" path="m,l41,155,86,309r39,116l125,450,79,311,41,183,7,54,,xe" fillcolor="#44546a [3215]" strokecolor="#44546a [3215]" strokeweight="0">
                          <v:fill opacity="13107f"/>
                          <v:stroke opacity="13107f"/>
                          <v:path arrowok="t" o:connecttype="custom" o:connectlocs="0,0;1033077,3905840;2166925,7786473;3149608,10709548;3149608,11339513;1990555,7836871;1033077,4611410;176386,1360742;0,0" o:connectangles="0,0,0,0,0,0,0,0,0"/>
                        </v:shape>
                        <v:shape id="Freeform 9" o:spid="_x0000_s1050" style="position:absolute;left:3238;top:60665;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" path="m,l8,20,37,96r32,74l118,275r-9,l61,174,30,100,,26,,xe" fillcolor="#44546a [3215]" strokecolor="#44546a [3215]" strokeweight="0">
                          <v:fill opacity="13107f"/>
                          <v:stroke opacity="13107f"/>
                          <v:path arrowok="t" o:connecttype="custom" o:connectlocs="0,0;201693,504075;932839,2419558;1739612,4284634;2974975,6931033;2748078,6931033;1537919,4385449;756350,2520373;0,655297;0,0" o:connectangles="0,0,0,0,0,0,0,0,0,0"/>
                        </v:shape>
                        <v:shape id="Freeform 10" o:spid="_x0000_s1051" style="position:absolute;left:762;top:51855;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" path="m,l16,72r4,49l18,112,,31,,xe" fillcolor="#44546a [3215]" strokecolor="#44546a [3215]" strokeweight="0">
                          <v:fill opacity="13107f"/>
                          <v:stroke opacity="13107f"/>
                          <v:path arrowok="t" o:connecttype="custom" o:connectlocs="0,0;402590,1814631;503238,3049595;452914,2822759;0,781307;0,0" o:connectangles="0,0,0,0,0,0"/>
                        </v:shape>
                        <v:shape id="Freeform 12" o:spid="_x0000_s1052" style="position:absolute;left:1079;top:53776;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" path="m,l11,46r11,83l36,211r19,90l76,389r27,87l123,533r21,55l155,632r3,11l142,608,118,544,95,478,69,391,47,302,29,212,13,107,,xe" fillcolor="#44546a [3215]" strokecolor="#44546a [3215]" strokeweight="0">
                          <v:fill opacity="13107f"/>
                          <v:stroke opacity="13107f"/>
                          <v:path arrowok="t" o:connecttype="custom" o:connectlocs="0,0;277308,1159201;554600,3250810;907528,5317212;1386508,7585214;1915891,9802815;2596545,11995209;3100727,13431618;3630110,14817611;3907418,15926412;3983038,16203620;3579692,15321612;2974674,13708811;2394872,12045609;1739436,9853216;1184836,7610406;731072,5342404;327726,2696410;0,0" o:connectangles="0,0,0,0,0,0,0,0,0,0,0,0,0,0,0,0,0,0,0"/>
                        </v:shape>
                        <v:shape id="Freeform 13" o:spid="_x0000_s1053" style="position:absolute;left:3715;top:63904;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" path="m,l33,71r-9,l11,36,,xe" fillcolor="#44546a [3215]" strokecolor="#44546a [3215]" strokeweight="0">
                          <v:fill opacity="13107f"/>
                          <v:stroke opacity="13107f"/>
                          <v:path arrowok="t" o:connecttype="custom" o:connectlocs="0,0;831858,1789120;604982,1789120;277291,907156;0,0" o:connectangles="0,0,0,0,0"/>
                        </v:shape>
                        <v:shape id="Freeform 14" o:spid="_x0000_s1054" style="position:absolute;left:1016;top:52998;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" path="m,l8,37r,4l15,95,4,49,,xe" fillcolor="#44546a [3215]" strokecolor="#44546a [3215]" strokeweight="0">
                          <v:fill opacity="13107f"/>
                          <v:stroke opacity="13107f"/>
                          <v:path arrowok="t" o:connecttype="custom" o:connectlocs="0,0;201507,932388;201507,1033186;377833,2393958;100753,1234782;0,0" o:connectangles="0,0,0,0,0,0"/>
                        </v:shape>
                        <v:shape id="Freeform 15" o:spid="_x0000_s1055" style="position:absolute;left:3127;top:48251;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10131425,0;10131425,25209;9148533,982849;8190837,1990891;7308739,3049336;6426658,4132973;5317746,5594634;4309644,7157100;3351947,8719565;2520255,10357642;1789389,12046104;1134123,13759776;680477,15549059;327641,17363535;176426,19178011;176426,19707225;0,19278815;25210,19178011;176426,17338326;529261,15523850;1008102,13734583;1663368,11970509;2394250,10307239;3276331,8643970;4208834,7081504;5267341,5544232;6376253,4107780;7233140,3024127;8165626,1965682;9123323,957640;10131425,0" o:connectangles="0,0,0,0,0,0,0,0,0,0,0,0,0,0,0,0,0,0,0,0,0,0,0,0,0,0,0,0,0,0,0"/>
                        </v:shape>
                        <v:shape id="Freeform 16" o:spid="_x0000_s1056" style="position:absolute;left:3127;top:60792;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151370,378092;176607,453701;302741,2016449;529804,3377552;832544,4738655;933458,4940300;555024,4083309;378434,3680019;126150,2041663;25236,1008224;0,0" o:connectangles="0,0,0,0,0,0,0,0,0,0,0,0"/>
                        </v:shape>
                        <v:shape id="Freeform 17" o:spid="_x0000_s1057" style="position:absolute;left:3588;top:63983;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" path="m,l31,66r-7,l,xe" fillcolor="#44546a [3215]" strokecolor="#44546a [3215]" strokeweight="0">
                          <v:fill opacity="13107f"/>
                          <v:stroke opacity="13107f"/>
                          <v:path arrowok="t" o:connecttype="custom" o:connectlocs="0,0;781058,1663700;604684,1663700;0,0" o:connectangles="0,0,0,0"/>
                        </v:shape>
                        <v:shape id="Freeform 18" o:spid="_x0000_s1058" style="position:absolute;left:3127;top:60396;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" path="m,l7,17r,26l6,40,,25,,xe" fillcolor="#44546a [3215]" strokecolor="#44546a [3215]" strokeweight="0">
                          <v:fill opacity="13107f"/>
                          <v:stroke opacity="13107f"/>
                          <v:path arrowok="t" o:connecttype="custom" o:connectlocs="0,0;176220,428042;176220,1082683;151039,1007140;0,629470;0,0" o:connectangles="0,0,0,0,0,0"/>
                        </v:shape>
                        <v:shape id="Freeform 19" o:spid="_x0000_s1059" style="position:absolute;left:3365;top:63110;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" path="m,l7,16,22,50,33,86r13,35l45,121,14,55,11,44,,xe" fillcolor="#44546a [3215]" strokecolor="#44546a [3215]" strokeweight="0">
                          <v:fill opacity="13107f"/>
                          <v:stroke opacity="13107f"/>
                          <v:path arrowok="t" o:connecttype="custom" o:connectlocs="0,0;176600,403251;555004,1260160;832514,2167475;1160463,3049595;1135243,3049595;353184,1386184;277510,1108941;0,0" o:connectangles="0,0,0,0,0,0,0,0,0"/>
                        </v:shape>
                      </v:group>
                    </v:group>
                    <w10:wrap anchorx="page" anchory="page"/>
                  </v:group>
                </w:pict>
              </mc:Fallback>
            </mc:AlternateContent>
          </w:r>
        </w:p>
        <w:p w14:paraId="07411C29" w14:textId="1F1F3282" w:rsidR="00410C6D" w:rsidRDefault="00D82BBB" w:rsidP="00E546DA">
          <w:pPr>
            <w:jc w:val="both"/>
            <w:rPr>
              <w:rFonts w:ascii="Arial" w:hAnsi="Arial" w:cs="Arial"/>
            </w:rPr>
          </w:pPr>
        </w:p>
      </w:sdtContent>
    </w:sdt>
    <w:p w14:paraId="0AE16E0F" w14:textId="77777777" w:rsidR="00410C6D" w:rsidRDefault="00410C6D">
      <w:pPr>
        <w:spacing w:line="259" w:lineRule="auto"/>
        <w:rPr>
          <w:rFonts w:ascii="Arial" w:hAnsi="Arial" w:cs="Arial"/>
        </w:rPr>
      </w:pPr>
      <w:r>
        <w:rPr>
          <w:rFonts w:ascii="Arial" w:hAnsi="Arial" w:cs="Arial"/>
        </w:rPr>
        <w:br w:type="page"/>
      </w:r>
    </w:p>
    <w:sdt>
      <w:sdtPr>
        <w:rPr>
          <w:rFonts w:asciiTheme="minorHAnsi" w:eastAsiaTheme="minorHAnsi" w:hAnsiTheme="minorHAnsi" w:cstheme="minorBidi"/>
          <w:color w:val="auto"/>
          <w:sz w:val="22"/>
          <w:szCs w:val="22"/>
          <w:lang w:val="en-GB"/>
        </w:rPr>
        <w:id w:val="-111060325"/>
        <w:docPartObj>
          <w:docPartGallery w:val="Table of Contents"/>
          <w:docPartUnique/>
        </w:docPartObj>
      </w:sdtPr>
      <w:sdtEndPr>
        <w:rPr>
          <w:b/>
          <w:bCs/>
          <w:noProof/>
        </w:rPr>
      </w:sdtEndPr>
      <w:sdtContent>
        <w:p w14:paraId="0656F440" w14:textId="711294C8" w:rsidR="00026EFC" w:rsidRDefault="00026EFC">
          <w:pPr>
            <w:pStyle w:val="TOCHeading"/>
          </w:pPr>
          <w:r>
            <w:t>Table of Contents</w:t>
          </w:r>
        </w:p>
        <w:p w14:paraId="18704A3C" w14:textId="1D746FEA" w:rsidR="00B034D9" w:rsidRDefault="00026EFC">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47459482" w:history="1">
            <w:r w:rsidR="00B034D9" w:rsidRPr="00BC31F2">
              <w:rPr>
                <w:rStyle w:val="Hyperlink"/>
                <w:rFonts w:ascii="Arial" w:hAnsi="Arial" w:cs="Arial"/>
                <w:b/>
                <w:noProof/>
              </w:rPr>
              <w:t>1.</w:t>
            </w:r>
            <w:r w:rsidR="00B034D9">
              <w:rPr>
                <w:rFonts w:eastAsiaTheme="minorEastAsia"/>
                <w:noProof/>
                <w:lang w:eastAsia="en-GB"/>
              </w:rPr>
              <w:tab/>
            </w:r>
            <w:r w:rsidR="00B034D9" w:rsidRPr="00BC31F2">
              <w:rPr>
                <w:rStyle w:val="Hyperlink"/>
                <w:rFonts w:ascii="Arial" w:hAnsi="Arial" w:cs="Arial"/>
                <w:b/>
                <w:noProof/>
              </w:rPr>
              <w:t>Chapter One: Introduction</w:t>
            </w:r>
            <w:r w:rsidR="00B034D9">
              <w:rPr>
                <w:noProof/>
                <w:webHidden/>
              </w:rPr>
              <w:tab/>
            </w:r>
            <w:r w:rsidR="00B034D9">
              <w:rPr>
                <w:noProof/>
                <w:webHidden/>
              </w:rPr>
              <w:fldChar w:fldCharType="begin"/>
            </w:r>
            <w:r w:rsidR="00B034D9">
              <w:rPr>
                <w:noProof/>
                <w:webHidden/>
              </w:rPr>
              <w:instrText xml:space="preserve"> PAGEREF _Toc47459482 \h </w:instrText>
            </w:r>
            <w:r w:rsidR="00B034D9">
              <w:rPr>
                <w:noProof/>
                <w:webHidden/>
              </w:rPr>
            </w:r>
            <w:r w:rsidR="00B034D9">
              <w:rPr>
                <w:noProof/>
                <w:webHidden/>
              </w:rPr>
              <w:fldChar w:fldCharType="separate"/>
            </w:r>
            <w:r w:rsidR="00B034D9">
              <w:rPr>
                <w:noProof/>
                <w:webHidden/>
              </w:rPr>
              <w:t>3</w:t>
            </w:r>
            <w:r w:rsidR="00B034D9">
              <w:rPr>
                <w:noProof/>
                <w:webHidden/>
              </w:rPr>
              <w:fldChar w:fldCharType="end"/>
            </w:r>
          </w:hyperlink>
        </w:p>
        <w:p w14:paraId="26DCAE06" w14:textId="7FBD573A" w:rsidR="00B034D9" w:rsidRDefault="00B034D9">
          <w:pPr>
            <w:pStyle w:val="TOC2"/>
            <w:tabs>
              <w:tab w:val="right" w:leader="dot" w:pos="9016"/>
            </w:tabs>
            <w:rPr>
              <w:rFonts w:eastAsiaTheme="minorEastAsia"/>
              <w:noProof/>
              <w:lang w:eastAsia="en-GB"/>
            </w:rPr>
          </w:pPr>
          <w:hyperlink w:anchor="_Toc47459483" w:history="1">
            <w:r w:rsidRPr="00BC31F2">
              <w:rPr>
                <w:rStyle w:val="Hyperlink"/>
                <w:noProof/>
              </w:rPr>
              <w:t>1.1 Overview of the Project</w:t>
            </w:r>
            <w:r>
              <w:rPr>
                <w:noProof/>
                <w:webHidden/>
              </w:rPr>
              <w:tab/>
            </w:r>
            <w:r>
              <w:rPr>
                <w:noProof/>
                <w:webHidden/>
              </w:rPr>
              <w:fldChar w:fldCharType="begin"/>
            </w:r>
            <w:r>
              <w:rPr>
                <w:noProof/>
                <w:webHidden/>
              </w:rPr>
              <w:instrText xml:space="preserve"> PAGEREF _Toc47459483 \h </w:instrText>
            </w:r>
            <w:r>
              <w:rPr>
                <w:noProof/>
                <w:webHidden/>
              </w:rPr>
            </w:r>
            <w:r>
              <w:rPr>
                <w:noProof/>
                <w:webHidden/>
              </w:rPr>
              <w:fldChar w:fldCharType="separate"/>
            </w:r>
            <w:r>
              <w:rPr>
                <w:noProof/>
                <w:webHidden/>
              </w:rPr>
              <w:t>3</w:t>
            </w:r>
            <w:r>
              <w:rPr>
                <w:noProof/>
                <w:webHidden/>
              </w:rPr>
              <w:fldChar w:fldCharType="end"/>
            </w:r>
          </w:hyperlink>
        </w:p>
        <w:p w14:paraId="7B0CE7EE" w14:textId="6A3C1248" w:rsidR="00B034D9" w:rsidRDefault="00B034D9">
          <w:pPr>
            <w:pStyle w:val="TOC1"/>
            <w:tabs>
              <w:tab w:val="left" w:pos="440"/>
              <w:tab w:val="right" w:leader="dot" w:pos="9016"/>
            </w:tabs>
            <w:rPr>
              <w:rFonts w:eastAsiaTheme="minorEastAsia"/>
              <w:noProof/>
              <w:lang w:eastAsia="en-GB"/>
            </w:rPr>
          </w:pPr>
          <w:hyperlink w:anchor="_Toc47459484" w:history="1">
            <w:r w:rsidRPr="00BC31F2">
              <w:rPr>
                <w:rStyle w:val="Hyperlink"/>
                <w:rFonts w:ascii="Arial" w:hAnsi="Arial" w:cs="Arial"/>
                <w:b/>
                <w:noProof/>
              </w:rPr>
              <w:t>2.</w:t>
            </w:r>
            <w:r>
              <w:rPr>
                <w:rFonts w:eastAsiaTheme="minorEastAsia"/>
                <w:noProof/>
                <w:lang w:eastAsia="en-GB"/>
              </w:rPr>
              <w:tab/>
            </w:r>
            <w:r w:rsidRPr="00BC31F2">
              <w:rPr>
                <w:rStyle w:val="Hyperlink"/>
                <w:rFonts w:ascii="Arial" w:hAnsi="Arial" w:cs="Arial"/>
                <w:b/>
                <w:noProof/>
              </w:rPr>
              <w:t>Chapter Two: Background and Related Research</w:t>
            </w:r>
            <w:r>
              <w:rPr>
                <w:noProof/>
                <w:webHidden/>
              </w:rPr>
              <w:tab/>
            </w:r>
            <w:r>
              <w:rPr>
                <w:noProof/>
                <w:webHidden/>
              </w:rPr>
              <w:fldChar w:fldCharType="begin"/>
            </w:r>
            <w:r>
              <w:rPr>
                <w:noProof/>
                <w:webHidden/>
              </w:rPr>
              <w:instrText xml:space="preserve"> PAGEREF _Toc47459484 \h </w:instrText>
            </w:r>
            <w:r>
              <w:rPr>
                <w:noProof/>
                <w:webHidden/>
              </w:rPr>
            </w:r>
            <w:r>
              <w:rPr>
                <w:noProof/>
                <w:webHidden/>
              </w:rPr>
              <w:fldChar w:fldCharType="separate"/>
            </w:r>
            <w:r>
              <w:rPr>
                <w:noProof/>
                <w:webHidden/>
              </w:rPr>
              <w:t>3</w:t>
            </w:r>
            <w:r>
              <w:rPr>
                <w:noProof/>
                <w:webHidden/>
              </w:rPr>
              <w:fldChar w:fldCharType="end"/>
            </w:r>
          </w:hyperlink>
        </w:p>
        <w:p w14:paraId="392A87CD" w14:textId="79DB2D91" w:rsidR="00B034D9" w:rsidRDefault="00B034D9">
          <w:pPr>
            <w:pStyle w:val="TOC2"/>
            <w:tabs>
              <w:tab w:val="right" w:leader="dot" w:pos="9016"/>
            </w:tabs>
            <w:rPr>
              <w:rFonts w:eastAsiaTheme="minorEastAsia"/>
              <w:noProof/>
              <w:lang w:eastAsia="en-GB"/>
            </w:rPr>
          </w:pPr>
          <w:hyperlink w:anchor="_Toc47459485" w:history="1">
            <w:r w:rsidRPr="00BC31F2">
              <w:rPr>
                <w:rStyle w:val="Hyperlink"/>
                <w:noProof/>
              </w:rPr>
              <w:t>2.1 Background</w:t>
            </w:r>
            <w:r>
              <w:rPr>
                <w:noProof/>
                <w:webHidden/>
              </w:rPr>
              <w:tab/>
            </w:r>
            <w:r>
              <w:rPr>
                <w:noProof/>
                <w:webHidden/>
              </w:rPr>
              <w:fldChar w:fldCharType="begin"/>
            </w:r>
            <w:r>
              <w:rPr>
                <w:noProof/>
                <w:webHidden/>
              </w:rPr>
              <w:instrText xml:space="preserve"> PAGEREF _Toc47459485 \h </w:instrText>
            </w:r>
            <w:r>
              <w:rPr>
                <w:noProof/>
                <w:webHidden/>
              </w:rPr>
            </w:r>
            <w:r>
              <w:rPr>
                <w:noProof/>
                <w:webHidden/>
              </w:rPr>
              <w:fldChar w:fldCharType="separate"/>
            </w:r>
            <w:r>
              <w:rPr>
                <w:noProof/>
                <w:webHidden/>
              </w:rPr>
              <w:t>3</w:t>
            </w:r>
            <w:r>
              <w:rPr>
                <w:noProof/>
                <w:webHidden/>
              </w:rPr>
              <w:fldChar w:fldCharType="end"/>
            </w:r>
          </w:hyperlink>
        </w:p>
        <w:p w14:paraId="2FA8A482" w14:textId="2061A116" w:rsidR="00B034D9" w:rsidRDefault="00B034D9">
          <w:pPr>
            <w:pStyle w:val="TOC2"/>
            <w:tabs>
              <w:tab w:val="right" w:leader="dot" w:pos="9016"/>
            </w:tabs>
            <w:rPr>
              <w:rFonts w:eastAsiaTheme="minorEastAsia"/>
              <w:noProof/>
              <w:lang w:eastAsia="en-GB"/>
            </w:rPr>
          </w:pPr>
          <w:hyperlink w:anchor="_Toc47459486" w:history="1">
            <w:r w:rsidRPr="00BC31F2">
              <w:rPr>
                <w:rStyle w:val="Hyperlink"/>
                <w:noProof/>
              </w:rPr>
              <w:t>2.2 Literature Review and Research Questions</w:t>
            </w:r>
            <w:r>
              <w:rPr>
                <w:noProof/>
                <w:webHidden/>
              </w:rPr>
              <w:tab/>
            </w:r>
            <w:r>
              <w:rPr>
                <w:noProof/>
                <w:webHidden/>
              </w:rPr>
              <w:fldChar w:fldCharType="begin"/>
            </w:r>
            <w:r>
              <w:rPr>
                <w:noProof/>
                <w:webHidden/>
              </w:rPr>
              <w:instrText xml:space="preserve"> PAGEREF _Toc47459486 \h </w:instrText>
            </w:r>
            <w:r>
              <w:rPr>
                <w:noProof/>
                <w:webHidden/>
              </w:rPr>
            </w:r>
            <w:r>
              <w:rPr>
                <w:noProof/>
                <w:webHidden/>
              </w:rPr>
              <w:fldChar w:fldCharType="separate"/>
            </w:r>
            <w:r>
              <w:rPr>
                <w:noProof/>
                <w:webHidden/>
              </w:rPr>
              <w:t>4</w:t>
            </w:r>
            <w:r>
              <w:rPr>
                <w:noProof/>
                <w:webHidden/>
              </w:rPr>
              <w:fldChar w:fldCharType="end"/>
            </w:r>
          </w:hyperlink>
        </w:p>
        <w:p w14:paraId="73BBCB51" w14:textId="3E255317" w:rsidR="00B034D9" w:rsidRDefault="00B034D9">
          <w:pPr>
            <w:pStyle w:val="TOC3"/>
            <w:tabs>
              <w:tab w:val="right" w:leader="dot" w:pos="9016"/>
            </w:tabs>
            <w:rPr>
              <w:rFonts w:eastAsiaTheme="minorEastAsia"/>
              <w:noProof/>
              <w:lang w:eastAsia="en-GB"/>
            </w:rPr>
          </w:pPr>
          <w:hyperlink w:anchor="_Toc47459487" w:history="1">
            <w:r w:rsidRPr="00BC31F2">
              <w:rPr>
                <w:rStyle w:val="Hyperlink"/>
                <w:noProof/>
              </w:rPr>
              <w:t>2.2.1 What frameworks are used to implement a successful website?</w:t>
            </w:r>
            <w:r>
              <w:rPr>
                <w:noProof/>
                <w:webHidden/>
              </w:rPr>
              <w:tab/>
            </w:r>
            <w:r>
              <w:rPr>
                <w:noProof/>
                <w:webHidden/>
              </w:rPr>
              <w:fldChar w:fldCharType="begin"/>
            </w:r>
            <w:r>
              <w:rPr>
                <w:noProof/>
                <w:webHidden/>
              </w:rPr>
              <w:instrText xml:space="preserve"> PAGEREF _Toc47459487 \h </w:instrText>
            </w:r>
            <w:r>
              <w:rPr>
                <w:noProof/>
                <w:webHidden/>
              </w:rPr>
            </w:r>
            <w:r>
              <w:rPr>
                <w:noProof/>
                <w:webHidden/>
              </w:rPr>
              <w:fldChar w:fldCharType="separate"/>
            </w:r>
            <w:r>
              <w:rPr>
                <w:noProof/>
                <w:webHidden/>
              </w:rPr>
              <w:t>6</w:t>
            </w:r>
            <w:r>
              <w:rPr>
                <w:noProof/>
                <w:webHidden/>
              </w:rPr>
              <w:fldChar w:fldCharType="end"/>
            </w:r>
          </w:hyperlink>
        </w:p>
        <w:p w14:paraId="0673D632" w14:textId="5E05FD64" w:rsidR="00B034D9" w:rsidRDefault="00B034D9">
          <w:pPr>
            <w:pStyle w:val="TOC3"/>
            <w:tabs>
              <w:tab w:val="right" w:leader="dot" w:pos="9016"/>
            </w:tabs>
            <w:rPr>
              <w:rFonts w:eastAsiaTheme="minorEastAsia"/>
              <w:noProof/>
              <w:lang w:eastAsia="en-GB"/>
            </w:rPr>
          </w:pPr>
          <w:hyperlink w:anchor="_Toc47459488" w:history="1">
            <w:r w:rsidRPr="00BC31F2">
              <w:rPr>
                <w:rStyle w:val="Hyperlink"/>
                <w:noProof/>
              </w:rPr>
              <w:t>2.2.2 How can a website be implemented by using the ASP.NET MVC (Model View         Controller) technology?</w:t>
            </w:r>
            <w:r>
              <w:rPr>
                <w:noProof/>
                <w:webHidden/>
              </w:rPr>
              <w:tab/>
            </w:r>
            <w:r>
              <w:rPr>
                <w:noProof/>
                <w:webHidden/>
              </w:rPr>
              <w:fldChar w:fldCharType="begin"/>
            </w:r>
            <w:r>
              <w:rPr>
                <w:noProof/>
                <w:webHidden/>
              </w:rPr>
              <w:instrText xml:space="preserve"> PAGEREF _Toc47459488 \h </w:instrText>
            </w:r>
            <w:r>
              <w:rPr>
                <w:noProof/>
                <w:webHidden/>
              </w:rPr>
            </w:r>
            <w:r>
              <w:rPr>
                <w:noProof/>
                <w:webHidden/>
              </w:rPr>
              <w:fldChar w:fldCharType="separate"/>
            </w:r>
            <w:r>
              <w:rPr>
                <w:noProof/>
                <w:webHidden/>
              </w:rPr>
              <w:t>9</w:t>
            </w:r>
            <w:r>
              <w:rPr>
                <w:noProof/>
                <w:webHidden/>
              </w:rPr>
              <w:fldChar w:fldCharType="end"/>
            </w:r>
          </w:hyperlink>
        </w:p>
        <w:p w14:paraId="24ECE1B5" w14:textId="1F2E0FC4" w:rsidR="00B034D9" w:rsidRDefault="00B034D9">
          <w:pPr>
            <w:pStyle w:val="TOC3"/>
            <w:tabs>
              <w:tab w:val="right" w:leader="dot" w:pos="9016"/>
            </w:tabs>
            <w:rPr>
              <w:rFonts w:eastAsiaTheme="minorEastAsia"/>
              <w:noProof/>
              <w:lang w:eastAsia="en-GB"/>
            </w:rPr>
          </w:pPr>
          <w:hyperlink w:anchor="_Toc47459489" w:history="1">
            <w:r w:rsidRPr="00BC31F2">
              <w:rPr>
                <w:rStyle w:val="Hyperlink"/>
                <w:noProof/>
              </w:rPr>
              <w:t>2.2.3 How communication and good understanding between you and client can make you build a good website?</w:t>
            </w:r>
            <w:r>
              <w:rPr>
                <w:noProof/>
                <w:webHidden/>
              </w:rPr>
              <w:tab/>
            </w:r>
            <w:r>
              <w:rPr>
                <w:noProof/>
                <w:webHidden/>
              </w:rPr>
              <w:fldChar w:fldCharType="begin"/>
            </w:r>
            <w:r>
              <w:rPr>
                <w:noProof/>
                <w:webHidden/>
              </w:rPr>
              <w:instrText xml:space="preserve"> PAGEREF _Toc47459489 \h </w:instrText>
            </w:r>
            <w:r>
              <w:rPr>
                <w:noProof/>
                <w:webHidden/>
              </w:rPr>
            </w:r>
            <w:r>
              <w:rPr>
                <w:noProof/>
                <w:webHidden/>
              </w:rPr>
              <w:fldChar w:fldCharType="separate"/>
            </w:r>
            <w:r>
              <w:rPr>
                <w:noProof/>
                <w:webHidden/>
              </w:rPr>
              <w:t>11</w:t>
            </w:r>
            <w:r>
              <w:rPr>
                <w:noProof/>
                <w:webHidden/>
              </w:rPr>
              <w:fldChar w:fldCharType="end"/>
            </w:r>
          </w:hyperlink>
        </w:p>
        <w:p w14:paraId="2E9B904E" w14:textId="5CE1DD71" w:rsidR="00B034D9" w:rsidRDefault="00B034D9">
          <w:pPr>
            <w:pStyle w:val="TOC3"/>
            <w:tabs>
              <w:tab w:val="right" w:leader="dot" w:pos="9016"/>
            </w:tabs>
            <w:rPr>
              <w:rFonts w:eastAsiaTheme="minorEastAsia"/>
              <w:noProof/>
              <w:lang w:eastAsia="en-GB"/>
            </w:rPr>
          </w:pPr>
          <w:hyperlink w:anchor="_Toc47459490" w:history="1">
            <w:r w:rsidRPr="00BC31F2">
              <w:rPr>
                <w:rStyle w:val="Hyperlink"/>
                <w:noProof/>
              </w:rPr>
              <w:t>2.2.4 How a web-designs is important for the website?</w:t>
            </w:r>
            <w:r>
              <w:rPr>
                <w:noProof/>
                <w:webHidden/>
              </w:rPr>
              <w:tab/>
            </w:r>
            <w:r>
              <w:rPr>
                <w:noProof/>
                <w:webHidden/>
              </w:rPr>
              <w:fldChar w:fldCharType="begin"/>
            </w:r>
            <w:r>
              <w:rPr>
                <w:noProof/>
                <w:webHidden/>
              </w:rPr>
              <w:instrText xml:space="preserve"> PAGEREF _Toc47459490 \h </w:instrText>
            </w:r>
            <w:r>
              <w:rPr>
                <w:noProof/>
                <w:webHidden/>
              </w:rPr>
            </w:r>
            <w:r>
              <w:rPr>
                <w:noProof/>
                <w:webHidden/>
              </w:rPr>
              <w:fldChar w:fldCharType="separate"/>
            </w:r>
            <w:r>
              <w:rPr>
                <w:noProof/>
                <w:webHidden/>
              </w:rPr>
              <w:t>14</w:t>
            </w:r>
            <w:r>
              <w:rPr>
                <w:noProof/>
                <w:webHidden/>
              </w:rPr>
              <w:fldChar w:fldCharType="end"/>
            </w:r>
          </w:hyperlink>
        </w:p>
        <w:p w14:paraId="20FBD8FA" w14:textId="4B77A722" w:rsidR="00B034D9" w:rsidRDefault="00B034D9">
          <w:pPr>
            <w:pStyle w:val="TOC3"/>
            <w:tabs>
              <w:tab w:val="right" w:leader="dot" w:pos="9016"/>
            </w:tabs>
            <w:rPr>
              <w:rFonts w:eastAsiaTheme="minorEastAsia"/>
              <w:noProof/>
              <w:lang w:eastAsia="en-GB"/>
            </w:rPr>
          </w:pPr>
          <w:hyperlink w:anchor="_Toc47459491" w:history="1">
            <w:r w:rsidRPr="00BC31F2">
              <w:rPr>
                <w:rStyle w:val="Hyperlink"/>
                <w:noProof/>
              </w:rPr>
              <w:t>2.2.5 How data warehouse or a database can be designed for the project in MS SQL?</w:t>
            </w:r>
            <w:r>
              <w:rPr>
                <w:noProof/>
                <w:webHidden/>
              </w:rPr>
              <w:tab/>
            </w:r>
            <w:r>
              <w:rPr>
                <w:noProof/>
                <w:webHidden/>
              </w:rPr>
              <w:fldChar w:fldCharType="begin"/>
            </w:r>
            <w:r>
              <w:rPr>
                <w:noProof/>
                <w:webHidden/>
              </w:rPr>
              <w:instrText xml:space="preserve"> PAGEREF _Toc47459491 \h </w:instrText>
            </w:r>
            <w:r>
              <w:rPr>
                <w:noProof/>
                <w:webHidden/>
              </w:rPr>
            </w:r>
            <w:r>
              <w:rPr>
                <w:noProof/>
                <w:webHidden/>
              </w:rPr>
              <w:fldChar w:fldCharType="separate"/>
            </w:r>
            <w:r>
              <w:rPr>
                <w:noProof/>
                <w:webHidden/>
              </w:rPr>
              <w:t>16</w:t>
            </w:r>
            <w:r>
              <w:rPr>
                <w:noProof/>
                <w:webHidden/>
              </w:rPr>
              <w:fldChar w:fldCharType="end"/>
            </w:r>
          </w:hyperlink>
        </w:p>
        <w:p w14:paraId="78BFC416" w14:textId="15330D2F" w:rsidR="00B034D9" w:rsidRDefault="00B034D9">
          <w:pPr>
            <w:pStyle w:val="TOC3"/>
            <w:tabs>
              <w:tab w:val="right" w:leader="dot" w:pos="9016"/>
            </w:tabs>
            <w:rPr>
              <w:rFonts w:eastAsiaTheme="minorEastAsia"/>
              <w:noProof/>
              <w:lang w:eastAsia="en-GB"/>
            </w:rPr>
          </w:pPr>
          <w:hyperlink w:anchor="_Toc47459492" w:history="1">
            <w:r w:rsidRPr="00BC31F2">
              <w:rPr>
                <w:rStyle w:val="Hyperlink"/>
                <w:noProof/>
              </w:rPr>
              <w:t>2.2.6 What are the methods and system to improve security of website?</w:t>
            </w:r>
            <w:r>
              <w:rPr>
                <w:noProof/>
                <w:webHidden/>
              </w:rPr>
              <w:tab/>
            </w:r>
            <w:r>
              <w:rPr>
                <w:noProof/>
                <w:webHidden/>
              </w:rPr>
              <w:fldChar w:fldCharType="begin"/>
            </w:r>
            <w:r>
              <w:rPr>
                <w:noProof/>
                <w:webHidden/>
              </w:rPr>
              <w:instrText xml:space="preserve"> PAGEREF _Toc47459492 \h </w:instrText>
            </w:r>
            <w:r>
              <w:rPr>
                <w:noProof/>
                <w:webHidden/>
              </w:rPr>
            </w:r>
            <w:r>
              <w:rPr>
                <w:noProof/>
                <w:webHidden/>
              </w:rPr>
              <w:fldChar w:fldCharType="separate"/>
            </w:r>
            <w:r>
              <w:rPr>
                <w:noProof/>
                <w:webHidden/>
              </w:rPr>
              <w:t>18</w:t>
            </w:r>
            <w:r>
              <w:rPr>
                <w:noProof/>
                <w:webHidden/>
              </w:rPr>
              <w:fldChar w:fldCharType="end"/>
            </w:r>
          </w:hyperlink>
        </w:p>
        <w:p w14:paraId="6FD274F4" w14:textId="7E724791" w:rsidR="00B034D9" w:rsidRDefault="00B034D9">
          <w:pPr>
            <w:pStyle w:val="TOC3"/>
            <w:tabs>
              <w:tab w:val="right" w:leader="dot" w:pos="9016"/>
            </w:tabs>
            <w:rPr>
              <w:rFonts w:eastAsiaTheme="minorEastAsia"/>
              <w:noProof/>
              <w:lang w:eastAsia="en-GB"/>
            </w:rPr>
          </w:pPr>
          <w:hyperlink w:anchor="_Toc47459493" w:history="1">
            <w:r w:rsidRPr="00BC31F2">
              <w:rPr>
                <w:rStyle w:val="Hyperlink"/>
                <w:noProof/>
              </w:rPr>
              <w:t>2.2.7 How can you link website quality with customer loyalty?</w:t>
            </w:r>
            <w:r>
              <w:rPr>
                <w:noProof/>
                <w:webHidden/>
              </w:rPr>
              <w:tab/>
            </w:r>
            <w:r>
              <w:rPr>
                <w:noProof/>
                <w:webHidden/>
              </w:rPr>
              <w:fldChar w:fldCharType="begin"/>
            </w:r>
            <w:r>
              <w:rPr>
                <w:noProof/>
                <w:webHidden/>
              </w:rPr>
              <w:instrText xml:space="preserve"> PAGEREF _Toc47459493 \h </w:instrText>
            </w:r>
            <w:r>
              <w:rPr>
                <w:noProof/>
                <w:webHidden/>
              </w:rPr>
            </w:r>
            <w:r>
              <w:rPr>
                <w:noProof/>
                <w:webHidden/>
              </w:rPr>
              <w:fldChar w:fldCharType="separate"/>
            </w:r>
            <w:r>
              <w:rPr>
                <w:noProof/>
                <w:webHidden/>
              </w:rPr>
              <w:t>20</w:t>
            </w:r>
            <w:r>
              <w:rPr>
                <w:noProof/>
                <w:webHidden/>
              </w:rPr>
              <w:fldChar w:fldCharType="end"/>
            </w:r>
          </w:hyperlink>
        </w:p>
        <w:p w14:paraId="77DDA34E" w14:textId="20479FAF" w:rsidR="00B034D9" w:rsidRDefault="00B034D9">
          <w:pPr>
            <w:pStyle w:val="TOC1"/>
            <w:tabs>
              <w:tab w:val="left" w:pos="440"/>
              <w:tab w:val="right" w:leader="dot" w:pos="9016"/>
            </w:tabs>
            <w:rPr>
              <w:rFonts w:eastAsiaTheme="minorEastAsia"/>
              <w:noProof/>
              <w:lang w:eastAsia="en-GB"/>
            </w:rPr>
          </w:pPr>
          <w:hyperlink w:anchor="_Toc47459494" w:history="1">
            <w:r w:rsidRPr="00BC31F2">
              <w:rPr>
                <w:rStyle w:val="Hyperlink"/>
                <w:rFonts w:ascii="Arial" w:hAnsi="Arial" w:cs="Arial"/>
                <w:b/>
                <w:noProof/>
              </w:rPr>
              <w:t>3.</w:t>
            </w:r>
            <w:r>
              <w:rPr>
                <w:rFonts w:eastAsiaTheme="minorEastAsia"/>
                <w:noProof/>
                <w:lang w:eastAsia="en-GB"/>
              </w:rPr>
              <w:tab/>
            </w:r>
            <w:r w:rsidRPr="00BC31F2">
              <w:rPr>
                <w:rStyle w:val="Hyperlink"/>
                <w:rFonts w:ascii="Arial" w:hAnsi="Arial" w:cs="Arial"/>
                <w:b/>
                <w:noProof/>
              </w:rPr>
              <w:t>Chapter Three: Research Methodology</w:t>
            </w:r>
            <w:r>
              <w:rPr>
                <w:noProof/>
                <w:webHidden/>
              </w:rPr>
              <w:tab/>
            </w:r>
            <w:r>
              <w:rPr>
                <w:noProof/>
                <w:webHidden/>
              </w:rPr>
              <w:fldChar w:fldCharType="begin"/>
            </w:r>
            <w:r>
              <w:rPr>
                <w:noProof/>
                <w:webHidden/>
              </w:rPr>
              <w:instrText xml:space="preserve"> PAGEREF _Toc47459494 \h </w:instrText>
            </w:r>
            <w:r>
              <w:rPr>
                <w:noProof/>
                <w:webHidden/>
              </w:rPr>
            </w:r>
            <w:r>
              <w:rPr>
                <w:noProof/>
                <w:webHidden/>
              </w:rPr>
              <w:fldChar w:fldCharType="separate"/>
            </w:r>
            <w:r>
              <w:rPr>
                <w:noProof/>
                <w:webHidden/>
              </w:rPr>
              <w:t>22</w:t>
            </w:r>
            <w:r>
              <w:rPr>
                <w:noProof/>
                <w:webHidden/>
              </w:rPr>
              <w:fldChar w:fldCharType="end"/>
            </w:r>
          </w:hyperlink>
        </w:p>
        <w:p w14:paraId="0CCEF27B" w14:textId="5D4F4919" w:rsidR="00B034D9" w:rsidRDefault="00B034D9">
          <w:pPr>
            <w:pStyle w:val="TOC2"/>
            <w:tabs>
              <w:tab w:val="right" w:leader="dot" w:pos="9016"/>
            </w:tabs>
            <w:rPr>
              <w:rFonts w:eastAsiaTheme="minorEastAsia"/>
              <w:noProof/>
              <w:lang w:eastAsia="en-GB"/>
            </w:rPr>
          </w:pPr>
          <w:hyperlink w:anchor="_Toc47459495" w:history="1">
            <w:r w:rsidRPr="00BC31F2">
              <w:rPr>
                <w:rStyle w:val="Hyperlink"/>
                <w:noProof/>
              </w:rPr>
              <w:t>3.1 Qualitative Research &amp; Quantitative Research Methods</w:t>
            </w:r>
            <w:r>
              <w:rPr>
                <w:noProof/>
                <w:webHidden/>
              </w:rPr>
              <w:tab/>
            </w:r>
            <w:r>
              <w:rPr>
                <w:noProof/>
                <w:webHidden/>
              </w:rPr>
              <w:fldChar w:fldCharType="begin"/>
            </w:r>
            <w:r>
              <w:rPr>
                <w:noProof/>
                <w:webHidden/>
              </w:rPr>
              <w:instrText xml:space="preserve"> PAGEREF _Toc47459495 \h </w:instrText>
            </w:r>
            <w:r>
              <w:rPr>
                <w:noProof/>
                <w:webHidden/>
              </w:rPr>
            </w:r>
            <w:r>
              <w:rPr>
                <w:noProof/>
                <w:webHidden/>
              </w:rPr>
              <w:fldChar w:fldCharType="separate"/>
            </w:r>
            <w:r>
              <w:rPr>
                <w:noProof/>
                <w:webHidden/>
              </w:rPr>
              <w:t>22</w:t>
            </w:r>
            <w:r>
              <w:rPr>
                <w:noProof/>
                <w:webHidden/>
              </w:rPr>
              <w:fldChar w:fldCharType="end"/>
            </w:r>
          </w:hyperlink>
        </w:p>
        <w:p w14:paraId="7A3917FF" w14:textId="5FD12E91" w:rsidR="00B034D9" w:rsidRDefault="00B034D9">
          <w:pPr>
            <w:pStyle w:val="TOC2"/>
            <w:tabs>
              <w:tab w:val="left" w:pos="880"/>
              <w:tab w:val="right" w:leader="dot" w:pos="9016"/>
            </w:tabs>
            <w:rPr>
              <w:rFonts w:eastAsiaTheme="minorEastAsia"/>
              <w:noProof/>
              <w:lang w:eastAsia="en-GB"/>
            </w:rPr>
          </w:pPr>
          <w:hyperlink w:anchor="_Toc47459496" w:history="1">
            <w:r w:rsidRPr="00BC31F2">
              <w:rPr>
                <w:rStyle w:val="Hyperlink"/>
                <w:noProof/>
              </w:rPr>
              <w:t>3.2</w:t>
            </w:r>
            <w:r>
              <w:rPr>
                <w:rFonts w:eastAsiaTheme="minorEastAsia"/>
                <w:noProof/>
                <w:lang w:eastAsia="en-GB"/>
              </w:rPr>
              <w:t xml:space="preserve"> </w:t>
            </w:r>
            <w:r w:rsidRPr="00BC31F2">
              <w:rPr>
                <w:rStyle w:val="Hyperlink"/>
                <w:noProof/>
              </w:rPr>
              <w:t>Data Ge</w:t>
            </w:r>
            <w:r w:rsidRPr="00BC31F2">
              <w:rPr>
                <w:rStyle w:val="Hyperlink"/>
                <w:noProof/>
              </w:rPr>
              <w:t>n</w:t>
            </w:r>
            <w:r w:rsidRPr="00BC31F2">
              <w:rPr>
                <w:rStyle w:val="Hyperlink"/>
                <w:noProof/>
              </w:rPr>
              <w:t>eration Methods</w:t>
            </w:r>
            <w:r>
              <w:rPr>
                <w:noProof/>
                <w:webHidden/>
              </w:rPr>
              <w:tab/>
            </w:r>
            <w:r>
              <w:rPr>
                <w:noProof/>
                <w:webHidden/>
              </w:rPr>
              <w:fldChar w:fldCharType="begin"/>
            </w:r>
            <w:r>
              <w:rPr>
                <w:noProof/>
                <w:webHidden/>
              </w:rPr>
              <w:instrText xml:space="preserve"> PAGEREF _Toc47459496 \h </w:instrText>
            </w:r>
            <w:r>
              <w:rPr>
                <w:noProof/>
                <w:webHidden/>
              </w:rPr>
            </w:r>
            <w:r>
              <w:rPr>
                <w:noProof/>
                <w:webHidden/>
              </w:rPr>
              <w:fldChar w:fldCharType="separate"/>
            </w:r>
            <w:r>
              <w:rPr>
                <w:noProof/>
                <w:webHidden/>
              </w:rPr>
              <w:t>23</w:t>
            </w:r>
            <w:r>
              <w:rPr>
                <w:noProof/>
                <w:webHidden/>
              </w:rPr>
              <w:fldChar w:fldCharType="end"/>
            </w:r>
          </w:hyperlink>
        </w:p>
        <w:p w14:paraId="7B5A7E21" w14:textId="549E76F1" w:rsidR="00B034D9" w:rsidRDefault="00B034D9">
          <w:pPr>
            <w:pStyle w:val="TOC3"/>
            <w:tabs>
              <w:tab w:val="right" w:leader="dot" w:pos="9016"/>
            </w:tabs>
            <w:rPr>
              <w:rFonts w:eastAsiaTheme="minorEastAsia"/>
              <w:noProof/>
              <w:lang w:eastAsia="en-GB"/>
            </w:rPr>
          </w:pPr>
          <w:hyperlink w:anchor="_Toc47459497" w:history="1">
            <w:r w:rsidRPr="00BC31F2">
              <w:rPr>
                <w:rStyle w:val="Hyperlink"/>
                <w:rFonts w:cstheme="majorHAnsi"/>
                <w:noProof/>
              </w:rPr>
              <w:t>3.2.1 Interview’s</w:t>
            </w:r>
            <w:r>
              <w:rPr>
                <w:noProof/>
                <w:webHidden/>
              </w:rPr>
              <w:tab/>
            </w:r>
            <w:r>
              <w:rPr>
                <w:noProof/>
                <w:webHidden/>
              </w:rPr>
              <w:fldChar w:fldCharType="begin"/>
            </w:r>
            <w:r>
              <w:rPr>
                <w:noProof/>
                <w:webHidden/>
              </w:rPr>
              <w:instrText xml:space="preserve"> PAGEREF _Toc47459497 \h </w:instrText>
            </w:r>
            <w:r>
              <w:rPr>
                <w:noProof/>
                <w:webHidden/>
              </w:rPr>
            </w:r>
            <w:r>
              <w:rPr>
                <w:noProof/>
                <w:webHidden/>
              </w:rPr>
              <w:fldChar w:fldCharType="separate"/>
            </w:r>
            <w:r>
              <w:rPr>
                <w:noProof/>
                <w:webHidden/>
              </w:rPr>
              <w:t>23</w:t>
            </w:r>
            <w:r>
              <w:rPr>
                <w:noProof/>
                <w:webHidden/>
              </w:rPr>
              <w:fldChar w:fldCharType="end"/>
            </w:r>
          </w:hyperlink>
        </w:p>
        <w:p w14:paraId="59A5B8CA" w14:textId="6672B161" w:rsidR="00B034D9" w:rsidRDefault="00B034D9">
          <w:pPr>
            <w:pStyle w:val="TOC3"/>
            <w:tabs>
              <w:tab w:val="right" w:leader="dot" w:pos="9016"/>
            </w:tabs>
            <w:rPr>
              <w:rFonts w:eastAsiaTheme="minorEastAsia"/>
              <w:noProof/>
              <w:lang w:eastAsia="en-GB"/>
            </w:rPr>
          </w:pPr>
          <w:hyperlink w:anchor="_Toc47459498" w:history="1">
            <w:r w:rsidRPr="00BC31F2">
              <w:rPr>
                <w:rStyle w:val="Hyperlink"/>
                <w:rFonts w:cstheme="majorHAnsi"/>
                <w:noProof/>
              </w:rPr>
              <w:t>3.2.2 Surveys &amp; Questionnaires</w:t>
            </w:r>
            <w:r>
              <w:rPr>
                <w:noProof/>
                <w:webHidden/>
              </w:rPr>
              <w:tab/>
            </w:r>
            <w:r>
              <w:rPr>
                <w:noProof/>
                <w:webHidden/>
              </w:rPr>
              <w:fldChar w:fldCharType="begin"/>
            </w:r>
            <w:r>
              <w:rPr>
                <w:noProof/>
                <w:webHidden/>
              </w:rPr>
              <w:instrText xml:space="preserve"> PAGEREF _Toc47459498 \h </w:instrText>
            </w:r>
            <w:r>
              <w:rPr>
                <w:noProof/>
                <w:webHidden/>
              </w:rPr>
            </w:r>
            <w:r>
              <w:rPr>
                <w:noProof/>
                <w:webHidden/>
              </w:rPr>
              <w:fldChar w:fldCharType="separate"/>
            </w:r>
            <w:r>
              <w:rPr>
                <w:noProof/>
                <w:webHidden/>
              </w:rPr>
              <w:t>24</w:t>
            </w:r>
            <w:r>
              <w:rPr>
                <w:noProof/>
                <w:webHidden/>
              </w:rPr>
              <w:fldChar w:fldCharType="end"/>
            </w:r>
          </w:hyperlink>
        </w:p>
        <w:p w14:paraId="45AF0083" w14:textId="4C779AA2" w:rsidR="00B034D9" w:rsidRDefault="00B034D9">
          <w:pPr>
            <w:pStyle w:val="TOC3"/>
            <w:tabs>
              <w:tab w:val="right" w:leader="dot" w:pos="9016"/>
            </w:tabs>
            <w:rPr>
              <w:rFonts w:eastAsiaTheme="minorEastAsia"/>
              <w:noProof/>
              <w:lang w:eastAsia="en-GB"/>
            </w:rPr>
          </w:pPr>
          <w:hyperlink w:anchor="_Toc47459499" w:history="1">
            <w:r w:rsidRPr="00BC31F2">
              <w:rPr>
                <w:rStyle w:val="Hyperlink"/>
                <w:rFonts w:cstheme="majorHAnsi"/>
                <w:noProof/>
              </w:rPr>
              <w:t>3.2.3 Focus Groups</w:t>
            </w:r>
            <w:r>
              <w:rPr>
                <w:noProof/>
                <w:webHidden/>
              </w:rPr>
              <w:tab/>
            </w:r>
            <w:r>
              <w:rPr>
                <w:noProof/>
                <w:webHidden/>
              </w:rPr>
              <w:fldChar w:fldCharType="begin"/>
            </w:r>
            <w:r>
              <w:rPr>
                <w:noProof/>
                <w:webHidden/>
              </w:rPr>
              <w:instrText xml:space="preserve"> PAGEREF _Toc47459499 \h </w:instrText>
            </w:r>
            <w:r>
              <w:rPr>
                <w:noProof/>
                <w:webHidden/>
              </w:rPr>
            </w:r>
            <w:r>
              <w:rPr>
                <w:noProof/>
                <w:webHidden/>
              </w:rPr>
              <w:fldChar w:fldCharType="separate"/>
            </w:r>
            <w:r>
              <w:rPr>
                <w:noProof/>
                <w:webHidden/>
              </w:rPr>
              <w:t>25</w:t>
            </w:r>
            <w:r>
              <w:rPr>
                <w:noProof/>
                <w:webHidden/>
              </w:rPr>
              <w:fldChar w:fldCharType="end"/>
            </w:r>
          </w:hyperlink>
        </w:p>
        <w:p w14:paraId="50E4F159" w14:textId="65B38757" w:rsidR="00026EFC" w:rsidRDefault="00026EFC">
          <w:r>
            <w:rPr>
              <w:b/>
              <w:bCs/>
              <w:noProof/>
            </w:rPr>
            <w:fldChar w:fldCharType="end"/>
          </w:r>
        </w:p>
      </w:sdtContent>
    </w:sdt>
    <w:p w14:paraId="110462ED" w14:textId="77777777" w:rsidR="00026EFC" w:rsidRDefault="00026EFC">
      <w:pPr>
        <w:spacing w:line="259" w:lineRule="auto"/>
        <w:rPr>
          <w:rFonts w:ascii="Arial" w:eastAsiaTheme="majorEastAsia" w:hAnsi="Arial" w:cs="Arial"/>
          <w:b/>
          <w:color w:val="0070C0"/>
          <w:sz w:val="32"/>
          <w:szCs w:val="32"/>
        </w:rPr>
      </w:pPr>
      <w:r>
        <w:rPr>
          <w:rFonts w:ascii="Arial" w:hAnsi="Arial" w:cs="Arial"/>
          <w:b/>
          <w:color w:val="0070C0"/>
        </w:rPr>
        <w:br w:type="page"/>
      </w:r>
    </w:p>
    <w:p w14:paraId="283EE2C7" w14:textId="020EE8C4" w:rsidR="003F354D" w:rsidRPr="0097778C" w:rsidRDefault="0056501D" w:rsidP="00F62734">
      <w:pPr>
        <w:pStyle w:val="Heading1"/>
        <w:numPr>
          <w:ilvl w:val="0"/>
          <w:numId w:val="1"/>
        </w:numPr>
        <w:spacing w:line="360" w:lineRule="auto"/>
        <w:ind w:left="-207"/>
        <w:jc w:val="both"/>
        <w:rPr>
          <w:rFonts w:ascii="Arial" w:hAnsi="Arial" w:cs="Arial"/>
          <w:b/>
          <w:color w:val="0070C0"/>
        </w:rPr>
      </w:pPr>
      <w:bookmarkStart w:id="0" w:name="_Toc47459482"/>
      <w:r>
        <w:rPr>
          <w:rFonts w:ascii="Arial" w:hAnsi="Arial" w:cs="Arial"/>
          <w:b/>
          <w:color w:val="0070C0"/>
        </w:rPr>
        <w:lastRenderedPageBreak/>
        <w:t>Chapter One: Introduction</w:t>
      </w:r>
      <w:bookmarkEnd w:id="0"/>
    </w:p>
    <w:p w14:paraId="1940D0E9" w14:textId="0740B6A9" w:rsidR="00085465" w:rsidRPr="005E1738" w:rsidRDefault="0097778C" w:rsidP="005F6364">
      <w:pPr>
        <w:pStyle w:val="Heading2"/>
        <w:ind w:left="-567"/>
        <w:rPr>
          <w:color w:val="0070C0"/>
          <w:sz w:val="32"/>
          <w:szCs w:val="32"/>
        </w:rPr>
      </w:pPr>
      <w:bookmarkStart w:id="1" w:name="_Toc47459483"/>
      <w:r w:rsidRPr="005E1738">
        <w:rPr>
          <w:color w:val="0070C0"/>
          <w:sz w:val="32"/>
          <w:szCs w:val="32"/>
        </w:rPr>
        <w:t>1.1 Overview of the Project</w:t>
      </w:r>
      <w:bookmarkEnd w:id="1"/>
    </w:p>
    <w:p w14:paraId="58AC3893" w14:textId="4FEA639E" w:rsidR="0097778C" w:rsidRPr="0097778C" w:rsidRDefault="0097778C" w:rsidP="00F62734">
      <w:pPr>
        <w:spacing w:line="360" w:lineRule="auto"/>
        <w:ind w:left="-567"/>
        <w:jc w:val="both"/>
        <w:rPr>
          <w:sz w:val="24"/>
          <w:szCs w:val="24"/>
        </w:rPr>
      </w:pPr>
    </w:p>
    <w:p w14:paraId="419F0A5A" w14:textId="03A19405" w:rsidR="0056501D" w:rsidRPr="0097778C" w:rsidRDefault="00843765" w:rsidP="00F62734">
      <w:pPr>
        <w:pStyle w:val="Heading1"/>
        <w:numPr>
          <w:ilvl w:val="0"/>
          <w:numId w:val="1"/>
        </w:numPr>
        <w:spacing w:line="360" w:lineRule="auto"/>
        <w:ind w:left="-207"/>
        <w:jc w:val="both"/>
        <w:rPr>
          <w:rFonts w:ascii="Arial" w:hAnsi="Arial" w:cs="Arial"/>
          <w:b/>
          <w:color w:val="0070C0"/>
        </w:rPr>
      </w:pPr>
      <w:bookmarkStart w:id="2" w:name="_Toc47459484"/>
      <w:r>
        <w:rPr>
          <w:rFonts w:ascii="Arial" w:hAnsi="Arial" w:cs="Arial"/>
          <w:b/>
          <w:color w:val="0070C0"/>
        </w:rPr>
        <w:t xml:space="preserve">Chapter Two: </w:t>
      </w:r>
      <w:r w:rsidR="00B857A5">
        <w:rPr>
          <w:rFonts w:ascii="Arial" w:hAnsi="Arial" w:cs="Arial"/>
          <w:b/>
          <w:color w:val="0070C0"/>
        </w:rPr>
        <w:t>Background</w:t>
      </w:r>
      <w:r>
        <w:rPr>
          <w:rFonts w:ascii="Arial" w:hAnsi="Arial" w:cs="Arial"/>
          <w:b/>
          <w:color w:val="0070C0"/>
        </w:rPr>
        <w:t xml:space="preserve"> and Related Research</w:t>
      </w:r>
      <w:bookmarkEnd w:id="2"/>
    </w:p>
    <w:p w14:paraId="0D5CFE29" w14:textId="33BA6E34" w:rsidR="0056501D" w:rsidRPr="005F6364" w:rsidRDefault="00E83580" w:rsidP="005F6364">
      <w:pPr>
        <w:pStyle w:val="Heading2"/>
        <w:spacing w:line="360" w:lineRule="auto"/>
        <w:ind w:left="-567"/>
        <w:rPr>
          <w:color w:val="0070C0"/>
          <w:sz w:val="32"/>
          <w:szCs w:val="32"/>
        </w:rPr>
      </w:pPr>
      <w:bookmarkStart w:id="3" w:name="_Toc47459485"/>
      <w:r w:rsidRPr="005F6364">
        <w:rPr>
          <w:color w:val="0070C0"/>
          <w:sz w:val="32"/>
          <w:szCs w:val="32"/>
        </w:rPr>
        <w:t>2</w:t>
      </w:r>
      <w:r w:rsidR="0056501D" w:rsidRPr="005F6364">
        <w:rPr>
          <w:color w:val="0070C0"/>
          <w:sz w:val="32"/>
          <w:szCs w:val="32"/>
        </w:rPr>
        <w:t xml:space="preserve">.1 </w:t>
      </w:r>
      <w:r w:rsidRPr="005F6364">
        <w:rPr>
          <w:color w:val="0070C0"/>
          <w:sz w:val="32"/>
          <w:szCs w:val="32"/>
        </w:rPr>
        <w:t>Background</w:t>
      </w:r>
      <w:bookmarkEnd w:id="3"/>
      <w:r w:rsidRPr="005F6364">
        <w:rPr>
          <w:color w:val="0070C0"/>
          <w:sz w:val="32"/>
          <w:szCs w:val="32"/>
        </w:rPr>
        <w:t xml:space="preserve"> </w:t>
      </w:r>
    </w:p>
    <w:p w14:paraId="59A21043" w14:textId="3A6B935B" w:rsidR="004779EB" w:rsidRDefault="004E2AA3" w:rsidP="005F6364">
      <w:pPr>
        <w:spacing w:line="360" w:lineRule="auto"/>
        <w:ind w:left="-567"/>
        <w:jc w:val="both"/>
        <w:rPr>
          <w:sz w:val="26"/>
          <w:szCs w:val="26"/>
        </w:rPr>
      </w:pPr>
      <w:r>
        <w:rPr>
          <w:sz w:val="26"/>
          <w:szCs w:val="26"/>
        </w:rPr>
        <w:t xml:space="preserve">Today the restaurant business is the most </w:t>
      </w:r>
      <w:r w:rsidR="0096027B">
        <w:rPr>
          <w:sz w:val="26"/>
          <w:szCs w:val="26"/>
        </w:rPr>
        <w:t xml:space="preserve">challenging business in the world. </w:t>
      </w:r>
      <w:r w:rsidR="00F62734" w:rsidRPr="00F62734">
        <w:rPr>
          <w:sz w:val="26"/>
          <w:szCs w:val="26"/>
        </w:rPr>
        <w:t>The biggest concern for business owners of the restaurant is to face one of the major issues like managing orders over the phone or in-person</w:t>
      </w:r>
      <w:r w:rsidR="00C516A5">
        <w:rPr>
          <w:sz w:val="26"/>
          <w:szCs w:val="26"/>
        </w:rPr>
        <w:t xml:space="preserve"> </w:t>
      </w:r>
      <w:r w:rsidR="00C516A5">
        <w:rPr>
          <w:sz w:val="26"/>
          <w:szCs w:val="26"/>
        </w:rPr>
        <w:fldChar w:fldCharType="begin"/>
      </w:r>
      <w:r w:rsidR="00C516A5">
        <w:rPr>
          <w:sz w:val="26"/>
          <w:szCs w:val="26"/>
        </w:rPr>
        <w:instrText xml:space="preserve"> ADDIN ZOTERO_ITEM CSL_CITATION {"citationID":"NLOlW9m6","properties":{"formattedCitation":"(Daries et al., 2018)","plainCitation":"(Daries et al., 2018)","noteIndex":0},"citationItems":[{"id":5,"uris":["http://zotero.org/users/local/4ht2L956/items/EURV2UL5"],"uri":["http://zotero.org/users/local/4ht2L956/items/EURV2UL5"],"itemData":{"id":5,"type":"article-journal","abstract":"High-quality restaurants have become key assets in the economies of many countries and are often considered attractors of tourism in themselves. Therefore, the aim of this study is to propose a model to evaluate the development and maturity of restaurant websites. The model consists of a progressive analysis of the restaurants’ websites, which starts with a content analysis, and continues with the application of the eMICA model to identify each website’s level of maturity. It finishes with a PCA integrating both methods. This model is applied to 980 Michelin-starred restaurants in France, Italy and Spain to determine whether their websites facilitate efficient communication and are adapted to e-commerce. Results show that website maturity and content development are positively related, and that the aforementioned restaurants are not taking advantage of the opportunities that the Internet offers, and show different progress depending on the country where they are located and the category.","container-title":"International Journal of Hospitality Management","DOI":"10.1016/j.ijhm.2018.02.007","ISSN":"0278-4319","journalAbbreviation":"International Journal of Hospitality Management","language":"en","page":"125-137","source":"ScienceDirect","title":"Maturity and development of high-quality restaurant websites: A comparison of Michelin-starred restaurants in France, Italy and Spain","title-short":"Maturity and development of high-quality restaurant websites","volume":"73","author":[{"family":"Daries","given":"Natalia"},{"family":"Cristobal-Fransi","given":"Eduard"},{"family":"Ferrer-Rosell","given":"Berta"},{"family":"Marine-Roig","given":"Estela"}],"issued":{"date-parts":[["2018",7,1]]}}}],"schema":"https://github.com/citation-style-language/schema/raw/master/csl-citation.json"} </w:instrText>
      </w:r>
      <w:r w:rsidR="00C516A5">
        <w:rPr>
          <w:sz w:val="26"/>
          <w:szCs w:val="26"/>
        </w:rPr>
        <w:fldChar w:fldCharType="separate"/>
      </w:r>
      <w:r w:rsidR="00C516A5" w:rsidRPr="00C516A5">
        <w:rPr>
          <w:rFonts w:ascii="Calibri" w:hAnsi="Calibri" w:cs="Calibri"/>
          <w:sz w:val="26"/>
        </w:rPr>
        <w:t>(Daries et al., 2018)</w:t>
      </w:r>
      <w:r w:rsidR="00C516A5">
        <w:rPr>
          <w:sz w:val="26"/>
          <w:szCs w:val="26"/>
        </w:rPr>
        <w:fldChar w:fldCharType="end"/>
      </w:r>
      <w:r w:rsidR="00F62734" w:rsidRPr="00F62734">
        <w:rPr>
          <w:sz w:val="26"/>
          <w:szCs w:val="26"/>
        </w:rPr>
        <w:t>. Delay in delivering orders, mis-match order deliveries, this may lead to bring big loss in the business and customer dissatisfaction. The expectation of the customers is to have good quality of food, good taste and good customer service which is not always the case. There has been a lack of technology and solutions in place to manage and handle the above concerns.</w:t>
      </w:r>
      <w:r w:rsidR="002451D8">
        <w:rPr>
          <w:sz w:val="26"/>
          <w:szCs w:val="26"/>
        </w:rPr>
        <w:t xml:space="preserve"> </w:t>
      </w:r>
    </w:p>
    <w:p w14:paraId="4307DDEB" w14:textId="2724724E" w:rsidR="00732BA1" w:rsidRDefault="00C516A5" w:rsidP="00012395">
      <w:pPr>
        <w:spacing w:line="360" w:lineRule="auto"/>
        <w:ind w:left="-567"/>
        <w:jc w:val="both"/>
        <w:rPr>
          <w:sz w:val="26"/>
          <w:szCs w:val="26"/>
        </w:rPr>
      </w:pPr>
      <w:r w:rsidRPr="00C516A5">
        <w:rPr>
          <w:sz w:val="26"/>
          <w:szCs w:val="26"/>
        </w:rPr>
        <w:t>When used alongside revenue management concepts, effective technology will help restaurants of all types increase sales and benefit</w:t>
      </w:r>
      <w:r>
        <w:rPr>
          <w:sz w:val="26"/>
          <w:szCs w:val="26"/>
        </w:rPr>
        <w:t xml:space="preserve"> </w:t>
      </w:r>
      <w:r>
        <w:rPr>
          <w:sz w:val="26"/>
          <w:szCs w:val="26"/>
        </w:rPr>
        <w:fldChar w:fldCharType="begin"/>
      </w:r>
      <w:r>
        <w:rPr>
          <w:sz w:val="26"/>
          <w:szCs w:val="26"/>
        </w:rPr>
        <w:instrText xml:space="preserve"> ADDIN ZOTERO_ITEM CSL_CITATION {"citationID":"PHs0ibOI","properties":{"formattedCitation":"(Kimes, 2008)","plainCitation":"(Kimes, 2008)","noteIndex":0},"citationItems":[{"id":4,"uris":["http://zotero.org/users/local/4ht2L956/items/5REY3ZQY"],"uri":["http://zotero.org/users/local/4ht2L956/items/5REY3ZQY"],"itemData":{"id":4,"type":"article-journal","abstract":"Technology systems can support restaurant managers' efforts to improve sales and profits through revenue management. By subdividing a meal into its component sections, a manager can determine which systems to apply at a particular stage for the purpose of providing the greatest revenue benefit for a particular restaurant. In adopting technology, managers must first conduct a financial analysis to determine whether the technology's cost will be more than offset by revenue improvements. If that financial calculation is favorable, management must then consider benefits to both employees and customers and must also take into account employees' and customers' perceptions of the technology's utility and ease of use. Without those elements in place, the technology faces dim prospects no matter what its prospective financial benefit.","container-title":"Cornell Hospitality Quarterly","DOI":"10.1177/1938965508322768","ISSN":"1938-9655, 1938-9663","issue":"3","journalAbbreviation":"Cornell Hospitality Quarterly","language":"en","page":"297-309","source":"DOI.org (Crossref)","title":"The Role of Technology in Restaurant Revenue Management","volume":"49","author":[{"family":"Kimes","given":"Sheryl E."}],"issued":{"date-parts":[["2008",8]]}}}],"schema":"https://github.com/citation-style-language/schema/raw/master/csl-citation.json"} </w:instrText>
      </w:r>
      <w:r>
        <w:rPr>
          <w:sz w:val="26"/>
          <w:szCs w:val="26"/>
        </w:rPr>
        <w:fldChar w:fldCharType="separate"/>
      </w:r>
      <w:r w:rsidRPr="00C516A5">
        <w:rPr>
          <w:rFonts w:ascii="Calibri" w:hAnsi="Calibri" w:cs="Calibri"/>
          <w:sz w:val="26"/>
        </w:rPr>
        <w:t>(Kimes, 2008)</w:t>
      </w:r>
      <w:r>
        <w:rPr>
          <w:sz w:val="26"/>
          <w:szCs w:val="26"/>
        </w:rPr>
        <w:fldChar w:fldCharType="end"/>
      </w:r>
      <w:r w:rsidRPr="00C516A5">
        <w:rPr>
          <w:sz w:val="26"/>
          <w:szCs w:val="26"/>
        </w:rPr>
        <w:t>.</w:t>
      </w:r>
      <w:r w:rsidR="00C91106">
        <w:rPr>
          <w:sz w:val="26"/>
          <w:szCs w:val="26"/>
        </w:rPr>
        <w:t xml:space="preserve"> </w:t>
      </w:r>
      <w:r w:rsidR="00445283" w:rsidRPr="00445283">
        <w:rPr>
          <w:sz w:val="26"/>
          <w:szCs w:val="26"/>
        </w:rPr>
        <w:t xml:space="preserve">This project looks at how things can make </w:t>
      </w:r>
      <w:r w:rsidR="00800FC7">
        <w:rPr>
          <w:sz w:val="26"/>
          <w:szCs w:val="26"/>
        </w:rPr>
        <w:t xml:space="preserve">easy for </w:t>
      </w:r>
      <w:r w:rsidR="00445283" w:rsidRPr="00445283">
        <w:rPr>
          <w:sz w:val="26"/>
          <w:szCs w:val="26"/>
        </w:rPr>
        <w:t>customers by introducing a good restaurant business website or application.</w:t>
      </w:r>
      <w:r w:rsidR="0019150D">
        <w:rPr>
          <w:sz w:val="26"/>
          <w:szCs w:val="26"/>
        </w:rPr>
        <w:t xml:space="preserve"> </w:t>
      </w:r>
      <w:r w:rsidR="00BD6CDD">
        <w:rPr>
          <w:sz w:val="26"/>
          <w:szCs w:val="26"/>
        </w:rPr>
        <w:t xml:space="preserve">In this project the implementation of the website includes different types of pages like Home page, Menu page, </w:t>
      </w:r>
      <w:r w:rsidR="00514744">
        <w:rPr>
          <w:sz w:val="26"/>
          <w:szCs w:val="26"/>
        </w:rPr>
        <w:t>about</w:t>
      </w:r>
      <w:r w:rsidR="00BD6CDD">
        <w:rPr>
          <w:sz w:val="26"/>
          <w:szCs w:val="26"/>
        </w:rPr>
        <w:t xml:space="preserve"> us page, </w:t>
      </w:r>
      <w:r w:rsidR="00514744">
        <w:rPr>
          <w:sz w:val="26"/>
          <w:szCs w:val="26"/>
        </w:rPr>
        <w:t>contact</w:t>
      </w:r>
      <w:r w:rsidR="00BD6CDD">
        <w:rPr>
          <w:sz w:val="26"/>
          <w:szCs w:val="26"/>
        </w:rPr>
        <w:t xml:space="preserve"> page and the Cart page where customers can visit the website and order the food online, also customers can add feedback to the restaurant through the website</w:t>
      </w:r>
      <w:r w:rsidR="00732BA1">
        <w:rPr>
          <w:sz w:val="26"/>
          <w:szCs w:val="26"/>
        </w:rPr>
        <w:t xml:space="preserve">. </w:t>
      </w:r>
    </w:p>
    <w:p w14:paraId="20F273BB" w14:textId="22E800CD" w:rsidR="003263B2" w:rsidRDefault="00B97B69" w:rsidP="00012395">
      <w:pPr>
        <w:spacing w:line="360" w:lineRule="auto"/>
        <w:ind w:left="-567"/>
        <w:jc w:val="both"/>
        <w:rPr>
          <w:sz w:val="26"/>
          <w:szCs w:val="26"/>
        </w:rPr>
      </w:pPr>
      <w:r>
        <w:rPr>
          <w:sz w:val="26"/>
          <w:szCs w:val="26"/>
        </w:rPr>
        <w:t>I</w:t>
      </w:r>
      <w:r w:rsidRPr="00B97B69">
        <w:rPr>
          <w:sz w:val="26"/>
          <w:szCs w:val="26"/>
        </w:rPr>
        <w:t>n this day and age, the organisational problems at restaurants have a lot to do with automation. It makes the restaurant issues and their solutions for small businesses more difficult. Most restaurant issues are caused by taking orders online.</w:t>
      </w:r>
      <w:r>
        <w:rPr>
          <w:sz w:val="26"/>
          <w:szCs w:val="26"/>
        </w:rPr>
        <w:t xml:space="preserve"> </w:t>
      </w:r>
      <w:r w:rsidRPr="00B97B69">
        <w:rPr>
          <w:sz w:val="26"/>
          <w:szCs w:val="26"/>
        </w:rPr>
        <w:t>However, these problems can be solved by introducing an online ordering programme on the restaurant website , making the order button clearly visible and tailored for the smartphone</w:t>
      </w:r>
      <w:r>
        <w:rPr>
          <w:sz w:val="26"/>
          <w:szCs w:val="26"/>
        </w:rPr>
        <w:t xml:space="preserve"> </w:t>
      </w:r>
      <w:r w:rsidR="0052327C">
        <w:rPr>
          <w:sz w:val="26"/>
          <w:szCs w:val="26"/>
        </w:rPr>
        <w:fldChar w:fldCharType="begin"/>
      </w:r>
      <w:r w:rsidR="0052327C">
        <w:rPr>
          <w:sz w:val="26"/>
          <w:szCs w:val="26"/>
        </w:rPr>
        <w:instrText xml:space="preserve"> ADDIN ZOTERO_ITEM CSL_CITATION {"citationID":"pY4srrcf","properties":{"formattedCitation":"(Miranda, Rubio and Chamorro, 2015)","plainCitation":"(Miranda, Rubio and Chamorro, 2015)","noteIndex":0},"citationItems":[{"id":7,"uris":["http://zotero.org/users/local/4ht2L956/items/WIWVRZHR"],"uri":["http://zotero.org/users/local/4ht2L956/items/WIWVRZHR"],"itemData":{"id":7,"type":"article-journal","abstract":"The quality and recognition of Spanish cuisine are fostering the development of culinary tourism, both domestic in origin and from abroad. Another detected trend is that an ever-greater proportion of tourists are using the Internet to obtain information and make decisions about activities to include in their trips. Given this context, the present work describes a comparative analysis of the websites of Spanish restaurants which have at least one Michelin star in order to assess the quality of those webpages and provide some guidance to their designers to facilitate their use as a marketing tool. The instrument used is the Web Assessment Index. This has been validated in other studies, and measures the quality of a website based on four dimensions: visibility, speed, navigability, and content. The results showed the quality of the website to be positively correlated with the category of the corresponding restaurant.","container-title":"Journal of Foodservice Business Research","DOI":"10.1080/15378020.2015.1029386","ISSN":"1537-8020","issue":"2","note":"publisher: Routledge\n_eprint: https://doi.org/10.1080/15378020.2015.1029386","page":"146-162","source":"Taylor and Francis+NEJM","title":"The Web as a Marketing Tool in the Spanish Foodservice Industry: Evaluating the Websites of Spain’s Top Restaurants","title-short":"The Web as a Marketing Tool in the Spanish Foodservice Industry","volume":"18","author":[{"family":"Miranda","given":"Francisco Javier"},{"family":"Rubio","given":"Sergio"},{"family":"Chamorro","given":"Antonio"}],"issued":{"date-parts":[["2015",3,15]]}}}],"schema":"https://github.com/citation-style-language/schema/raw/master/csl-citation.json"} </w:instrText>
      </w:r>
      <w:r w:rsidR="0052327C">
        <w:rPr>
          <w:sz w:val="26"/>
          <w:szCs w:val="26"/>
        </w:rPr>
        <w:fldChar w:fldCharType="separate"/>
      </w:r>
      <w:r w:rsidR="0052327C" w:rsidRPr="0052327C">
        <w:rPr>
          <w:rFonts w:ascii="Calibri" w:hAnsi="Calibri" w:cs="Calibri"/>
          <w:sz w:val="26"/>
        </w:rPr>
        <w:t>(Miranda, Rubio and Chamorro, 2015)</w:t>
      </w:r>
      <w:r w:rsidR="0052327C">
        <w:rPr>
          <w:sz w:val="26"/>
          <w:szCs w:val="26"/>
        </w:rPr>
        <w:fldChar w:fldCharType="end"/>
      </w:r>
      <w:r w:rsidRPr="00B97B69">
        <w:rPr>
          <w:sz w:val="26"/>
          <w:szCs w:val="26"/>
        </w:rPr>
        <w:t>.</w:t>
      </w:r>
      <w:r w:rsidR="00BF1D8C">
        <w:rPr>
          <w:sz w:val="26"/>
          <w:szCs w:val="26"/>
        </w:rPr>
        <w:t xml:space="preserve"> </w:t>
      </w:r>
      <w:r w:rsidR="003263B2">
        <w:rPr>
          <w:sz w:val="26"/>
          <w:szCs w:val="26"/>
        </w:rPr>
        <w:t xml:space="preserve"> This website will be facing the issues by providing a good view of the website to the customers and giving easy navigation of the website to select the appropriate services of the website.</w:t>
      </w:r>
      <w:r w:rsidR="000B3682">
        <w:rPr>
          <w:sz w:val="26"/>
          <w:szCs w:val="26"/>
        </w:rPr>
        <w:t xml:space="preserve"> There will be many different kinds of pages in website </w:t>
      </w:r>
      <w:r w:rsidR="000B3682">
        <w:rPr>
          <w:sz w:val="26"/>
          <w:szCs w:val="26"/>
        </w:rPr>
        <w:lastRenderedPageBreak/>
        <w:t>including a menu page where all the food item will be displayed with their price and with detailed description.</w:t>
      </w:r>
    </w:p>
    <w:p w14:paraId="03925A5E" w14:textId="668635B0" w:rsidR="00017B1D" w:rsidRDefault="00DB2D72" w:rsidP="00012395">
      <w:pPr>
        <w:spacing w:line="360" w:lineRule="auto"/>
        <w:ind w:left="-567"/>
        <w:jc w:val="both"/>
        <w:rPr>
          <w:sz w:val="26"/>
          <w:szCs w:val="26"/>
        </w:rPr>
      </w:pPr>
      <w:r>
        <w:rPr>
          <w:sz w:val="26"/>
          <w:szCs w:val="26"/>
        </w:rPr>
        <w:t>This website/application of the restaurant will allow the customer to order the food item online through the website, once the order is placed the customer will get the email notifying the order confirmation and once the order is completed by the restaurant the customer will get an alert on their mobile stating the order is now completed and ready for collection. This will help the customers to keep track of their orders once they have placed.</w:t>
      </w:r>
      <w:r w:rsidR="00017B1D">
        <w:rPr>
          <w:sz w:val="26"/>
          <w:szCs w:val="26"/>
        </w:rPr>
        <w:t xml:space="preserve"> The </w:t>
      </w:r>
      <w:r w:rsidR="00547929">
        <w:rPr>
          <w:sz w:val="26"/>
          <w:szCs w:val="26"/>
        </w:rPr>
        <w:t>application</w:t>
      </w:r>
      <w:r w:rsidR="00017B1D">
        <w:rPr>
          <w:sz w:val="26"/>
          <w:szCs w:val="26"/>
        </w:rPr>
        <w:t xml:space="preserve"> will also </w:t>
      </w:r>
      <w:r w:rsidR="00547929">
        <w:rPr>
          <w:sz w:val="26"/>
          <w:szCs w:val="26"/>
        </w:rPr>
        <w:t>allow</w:t>
      </w:r>
      <w:r w:rsidR="00017B1D">
        <w:rPr>
          <w:sz w:val="26"/>
          <w:szCs w:val="26"/>
        </w:rPr>
        <w:t xml:space="preserve"> the customer to </w:t>
      </w:r>
      <w:r w:rsidR="00547929">
        <w:rPr>
          <w:sz w:val="26"/>
          <w:szCs w:val="26"/>
        </w:rPr>
        <w:t>make a secure payment online after once the customer has placed the order of food item.</w:t>
      </w:r>
      <w:r w:rsidR="00917437">
        <w:rPr>
          <w:sz w:val="26"/>
          <w:szCs w:val="26"/>
        </w:rPr>
        <w:t xml:space="preserve"> </w:t>
      </w:r>
    </w:p>
    <w:p w14:paraId="45C69ED1" w14:textId="77777777" w:rsidR="005F6364" w:rsidRDefault="005F6364" w:rsidP="00012395">
      <w:pPr>
        <w:spacing w:line="360" w:lineRule="auto"/>
        <w:ind w:left="-567"/>
        <w:jc w:val="both"/>
        <w:rPr>
          <w:sz w:val="26"/>
          <w:szCs w:val="26"/>
        </w:rPr>
      </w:pPr>
    </w:p>
    <w:p w14:paraId="4EABAC48" w14:textId="2CFE4287" w:rsidR="00C80B06" w:rsidRPr="005F6364" w:rsidRDefault="000D78FF" w:rsidP="005F6364">
      <w:pPr>
        <w:pStyle w:val="Heading2"/>
        <w:spacing w:line="360" w:lineRule="auto"/>
        <w:ind w:left="-567"/>
        <w:rPr>
          <w:color w:val="0070C0"/>
          <w:sz w:val="32"/>
          <w:szCs w:val="32"/>
        </w:rPr>
      </w:pPr>
      <w:bookmarkStart w:id="4" w:name="_Toc47459486"/>
      <w:r w:rsidRPr="005F6364">
        <w:rPr>
          <w:color w:val="0070C0"/>
          <w:sz w:val="32"/>
          <w:szCs w:val="32"/>
        </w:rPr>
        <w:t>2.2 Literature Review and Research Questions</w:t>
      </w:r>
      <w:bookmarkEnd w:id="4"/>
    </w:p>
    <w:p w14:paraId="314B0BA9" w14:textId="45F94802" w:rsidR="008536E8" w:rsidRDefault="008536E8" w:rsidP="005F6364">
      <w:pPr>
        <w:spacing w:line="360" w:lineRule="auto"/>
        <w:ind w:left="-567"/>
        <w:jc w:val="both"/>
        <w:rPr>
          <w:sz w:val="26"/>
          <w:szCs w:val="26"/>
        </w:rPr>
      </w:pPr>
      <w:r w:rsidRPr="008536E8">
        <w:rPr>
          <w:sz w:val="26"/>
          <w:szCs w:val="26"/>
        </w:rPr>
        <w:t>A big issu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yYW6EQaQ","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Pr="008536E8">
        <w:rPr>
          <w:sz w:val="26"/>
          <w:szCs w:val="26"/>
        </w:rPr>
        <w:t xml:space="preserve"> for many restaurant owners is that their standards for the launch of a website are Almost always unacknowledged, and their investment benefits mystify them.</w:t>
      </w:r>
      <w:r>
        <w:rPr>
          <w:sz w:val="26"/>
          <w:szCs w:val="26"/>
        </w:rPr>
        <w:t xml:space="preserve"> </w:t>
      </w:r>
      <w:r w:rsidR="00EF06E9" w:rsidRPr="00EF06E9">
        <w:rPr>
          <w:sz w:val="26"/>
          <w:szCs w:val="26"/>
        </w:rPr>
        <w:t xml:space="preserve">It is not commonplace to consider how prospective customers arrive at an impression of a restaurant company via a visit to its Website. Restaurant owners were described as being part of a sector Is slow to understand the power </w:t>
      </w:r>
      <w:r w:rsidR="00EF06E9">
        <w:rPr>
          <w:sz w:val="26"/>
          <w:szCs w:val="26"/>
        </w:rPr>
        <w:t xml:space="preserve">of </w:t>
      </w:r>
      <w:r w:rsidR="00EF06E9" w:rsidRPr="00EF06E9">
        <w:rPr>
          <w:sz w:val="26"/>
          <w:szCs w:val="26"/>
        </w:rPr>
        <w:t xml:space="preserve">websites </w:t>
      </w:r>
      <w:r w:rsidR="00EF06E9">
        <w:rPr>
          <w:sz w:val="26"/>
          <w:szCs w:val="26"/>
        </w:rPr>
        <w:t xml:space="preserve">which </w:t>
      </w:r>
      <w:r w:rsidR="00EF06E9" w:rsidRPr="00EF06E9">
        <w:rPr>
          <w:sz w:val="26"/>
          <w:szCs w:val="26"/>
        </w:rPr>
        <w:t>can exert as an instrument for boost or subtract from a company's profil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gaGMoTvM","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00EF06E9">
        <w:rPr>
          <w:sz w:val="26"/>
          <w:szCs w:val="26"/>
        </w:rPr>
        <w:t>.</w:t>
      </w:r>
    </w:p>
    <w:p w14:paraId="074C4D4C" w14:textId="3304EA46" w:rsidR="00FD173D" w:rsidRDefault="00E62B20" w:rsidP="00012395">
      <w:pPr>
        <w:spacing w:line="360" w:lineRule="auto"/>
        <w:ind w:left="-567"/>
        <w:jc w:val="both"/>
        <w:rPr>
          <w:sz w:val="26"/>
          <w:szCs w:val="26"/>
        </w:rPr>
      </w:pPr>
      <w:r>
        <w:rPr>
          <w:sz w:val="26"/>
          <w:szCs w:val="26"/>
        </w:rPr>
        <w:t>A</w:t>
      </w:r>
      <w:r w:rsidR="00FD173D">
        <w:rPr>
          <w:sz w:val="26"/>
          <w:szCs w:val="26"/>
        </w:rPr>
        <w:t xml:space="preserve"> website is something which allows the restaurant owners to greet the quality of the websites from customer point of view which will promote the preparation and deployment of quality sites which is achievable advantage for the business. </w:t>
      </w:r>
      <w:r w:rsidRPr="00E62B20">
        <w:rPr>
          <w:sz w:val="26"/>
          <w:szCs w:val="26"/>
        </w:rPr>
        <w:t>Thus, it is essential that the software is straightforward, simple to understand and to implement, and should help the website owner's capacity to take successful charge of the Website smoothly, even if the owner lacks the technological skills to make the changes personally</w:t>
      </w:r>
      <w:r w:rsidR="00F713BA">
        <w:rPr>
          <w:sz w:val="26"/>
          <w:szCs w:val="26"/>
        </w:rPr>
        <w:t xml:space="preserve"> </w:t>
      </w:r>
      <w:r w:rsidR="00F713BA">
        <w:rPr>
          <w:sz w:val="26"/>
          <w:szCs w:val="26"/>
        </w:rPr>
        <w:fldChar w:fldCharType="begin"/>
      </w:r>
      <w:r w:rsidR="00F713BA">
        <w:rPr>
          <w:sz w:val="26"/>
          <w:szCs w:val="26"/>
        </w:rPr>
        <w:instrText xml:space="preserve"> ADDIN ZOTERO_ITEM CSL_CITATION {"citationID":"b3IVpGs3","properties":{"formattedCitation":"(Bennett, 2017)","plainCitation":"(Bennett, 2017)","noteIndex":0},"citationItems":[{"id":11,"uris":["http://zotero.org/users/local/4ht2L956/items/ZE2E97ND"],"uri":["http://zotero.org/users/local/4ht2L956/items/ZE2E97ND"],"itemData":{"id":11,"type":"article-journal","container-title":"Walden Dissertations and Doctoral Studies","title":"Marketing Strategies: How Small Restaurant Businesses use Social Media","title-short":"Marketing Strategies","URL":"https://scholarworks.waldenu.edu/dissertations/3429","author":[{"family":"Bennett","given":"Tasheenia"}],"issued":{"date-parts":[["2017",1,1]]}}}],"schema":"https://github.com/citation-style-language/schema/raw/master/csl-citation.json"} </w:instrText>
      </w:r>
      <w:r w:rsidR="00F713BA">
        <w:rPr>
          <w:sz w:val="26"/>
          <w:szCs w:val="26"/>
        </w:rPr>
        <w:fldChar w:fldCharType="separate"/>
      </w:r>
      <w:r w:rsidR="00F713BA" w:rsidRPr="00F713BA">
        <w:rPr>
          <w:rFonts w:ascii="Calibri" w:hAnsi="Calibri" w:cs="Calibri"/>
          <w:sz w:val="26"/>
        </w:rPr>
        <w:t>(Bennett, 2017)</w:t>
      </w:r>
      <w:r w:rsidR="00F713BA">
        <w:rPr>
          <w:sz w:val="26"/>
          <w:szCs w:val="26"/>
        </w:rPr>
        <w:fldChar w:fldCharType="end"/>
      </w:r>
      <w:r w:rsidRPr="00E62B20">
        <w:rPr>
          <w:sz w:val="26"/>
          <w:szCs w:val="26"/>
        </w:rPr>
        <w:t>.</w:t>
      </w:r>
      <w:r w:rsidR="00831042">
        <w:rPr>
          <w:sz w:val="26"/>
          <w:szCs w:val="26"/>
        </w:rPr>
        <w:t xml:space="preserve"> </w:t>
      </w:r>
      <w:r w:rsidR="00B30C5D" w:rsidRPr="00B30C5D">
        <w:rPr>
          <w:sz w:val="26"/>
          <w:szCs w:val="26"/>
        </w:rPr>
        <w:t>Most consumers are searching for online guides and social media knowledge about restaurants</w:t>
      </w:r>
      <w:r w:rsidR="00B30C5D">
        <w:rPr>
          <w:sz w:val="26"/>
          <w:szCs w:val="26"/>
        </w:rPr>
        <w:t xml:space="preserve">. </w:t>
      </w:r>
      <w:r w:rsidR="00B30C5D" w:rsidRPr="00B30C5D">
        <w:rPr>
          <w:sz w:val="26"/>
          <w:szCs w:val="26"/>
        </w:rPr>
        <w:t>Restaurant</w:t>
      </w:r>
      <w:r w:rsidR="00B30C5D">
        <w:rPr>
          <w:sz w:val="26"/>
          <w:szCs w:val="26"/>
        </w:rPr>
        <w:t xml:space="preserve"> w</w:t>
      </w:r>
      <w:r w:rsidR="00B30C5D" w:rsidRPr="00B30C5D">
        <w:rPr>
          <w:sz w:val="26"/>
          <w:szCs w:val="26"/>
        </w:rPr>
        <w:t xml:space="preserve">ebsites especially include customer feedback that differ in quality and reflectivity. Online contact brings not only obligations relating to trust and partnerships, but also harmful impacts such as consumer deceptions and allegations. While, companies also </w:t>
      </w:r>
      <w:r w:rsidR="00B30C5D" w:rsidRPr="00B30C5D">
        <w:rPr>
          <w:sz w:val="26"/>
          <w:szCs w:val="26"/>
        </w:rPr>
        <w:lastRenderedPageBreak/>
        <w:t>benefit from this approach advertising in the areas of brand placement, product development and the development of customer value</w:t>
      </w:r>
      <w:r w:rsidR="00012395">
        <w:rPr>
          <w:sz w:val="26"/>
          <w:szCs w:val="26"/>
        </w:rPr>
        <w:t xml:space="preserve"> </w:t>
      </w:r>
      <w:r w:rsidR="00012395">
        <w:rPr>
          <w:sz w:val="26"/>
          <w:szCs w:val="26"/>
        </w:rPr>
        <w:fldChar w:fldCharType="begin"/>
      </w:r>
      <w:r w:rsidR="00012395">
        <w:rPr>
          <w:sz w:val="26"/>
          <w:szCs w:val="26"/>
        </w:rPr>
        <w:instrText xml:space="preserve"> ADDIN ZOTERO_ITEM CSL_CITATION {"citationID":"0I8zoZDB","properties":{"formattedCitation":"(Qi, Yang and Li, 2013)","plainCitation":"(Qi, Yang and Li, 2013)","noteIndex":0},"citationItems":[{"id":13,"uris":["http://zotero.org/users/local/4ht2L956/items/C8MQPW8V"],"uri":["http://zotero.org/users/local/4ht2L956/items/C8MQPW8V"],"itemData":{"id":13,"type":"paper-conference","abstract":"Along with the rapid development of online marketing, online restaurant review websites provide a convenient channel for online users to share their dining experience. This research aims to establish a guideline for restaurant review websites. Using an Importance-Performance-Analysis (IPA), the paper examined online users’ perceived importance and performance of thirty-two website attributes. Different perspectives were also found between content contributors and content browsers. Research findings are expected to help industrial practitioners bridge the gap between customer needs and review website development, which in turn benefits restaurant operators, review website owners and online users.","container-title":"Information and Communication Technologies in Tourism 2014","DOI":"10.1007/978-3-319-03973-2_26","event-place":"Cham","ISBN":"978-3-319-03973-2","language":"en","page":"355-365","publisher":"Springer International Publishing","publisher-place":"Cham","source":"Springer Link","title":"An Exploratory Study on Restaurant Review Websites","author":[{"family":"Qi","given":"Shanshan"},{"family":"Yang","given":"Fiona"},{"family":"Li","given":"Catherine"}],"editor":[{"family":"Xiang","given":"Zheng"},{"family":"Tussyadiah","given":"Iis"}],"issued":{"date-parts":[["2013"]]}}}],"schema":"https://github.com/citation-style-language/schema/raw/master/csl-citation.json"} </w:instrText>
      </w:r>
      <w:r w:rsidR="00012395">
        <w:rPr>
          <w:sz w:val="26"/>
          <w:szCs w:val="26"/>
        </w:rPr>
        <w:fldChar w:fldCharType="separate"/>
      </w:r>
      <w:r w:rsidR="00012395" w:rsidRPr="00012395">
        <w:rPr>
          <w:rFonts w:ascii="Calibri" w:hAnsi="Calibri" w:cs="Calibri"/>
          <w:sz w:val="26"/>
        </w:rPr>
        <w:t>(Qi, Yang and Li, 2013)</w:t>
      </w:r>
      <w:r w:rsidR="00012395">
        <w:rPr>
          <w:sz w:val="26"/>
          <w:szCs w:val="26"/>
        </w:rPr>
        <w:fldChar w:fldCharType="end"/>
      </w:r>
      <w:r w:rsidR="00B30C5D" w:rsidRPr="00B30C5D">
        <w:rPr>
          <w:sz w:val="26"/>
          <w:szCs w:val="26"/>
        </w:rPr>
        <w:t>.</w:t>
      </w:r>
      <w:r w:rsidR="009A0A18">
        <w:rPr>
          <w:sz w:val="26"/>
          <w:szCs w:val="26"/>
        </w:rPr>
        <w:t xml:space="preserve"> </w:t>
      </w:r>
      <w:r w:rsidR="009A0A18" w:rsidRPr="009A0A18">
        <w:rPr>
          <w:sz w:val="26"/>
          <w:szCs w:val="26"/>
        </w:rPr>
        <w:t>Websites for restaurant reviews help operators assess their internet activity, recognize their solutions and offer measures on complaints from customers</w:t>
      </w:r>
      <w:r w:rsidR="009A0A18">
        <w:rPr>
          <w:sz w:val="26"/>
          <w:szCs w:val="26"/>
        </w:rPr>
        <w:t>.</w:t>
      </w:r>
    </w:p>
    <w:p w14:paraId="314A711A" w14:textId="33AE5C01" w:rsidR="00A36A0F" w:rsidRDefault="005D022B" w:rsidP="00054945">
      <w:pPr>
        <w:spacing w:line="360" w:lineRule="auto"/>
        <w:ind w:left="-567"/>
        <w:jc w:val="both"/>
        <w:rPr>
          <w:sz w:val="26"/>
          <w:szCs w:val="26"/>
        </w:rPr>
      </w:pPr>
      <w:r w:rsidRPr="005D022B">
        <w:rPr>
          <w:sz w:val="26"/>
          <w:szCs w:val="26"/>
        </w:rPr>
        <w:t>In 1994 the Web reached community popularity. In less than two years, many restaurants moved to develop websites and were motivated to consider the new platform as a mediator to redefine the relationship between restaurant owner and consumer</w:t>
      </w:r>
      <w:r w:rsidR="007F3E62">
        <w:rPr>
          <w:sz w:val="26"/>
          <w:szCs w:val="26"/>
        </w:rPr>
        <w:t xml:space="preserve"> </w:t>
      </w:r>
      <w:r w:rsidR="007F3E62">
        <w:rPr>
          <w:sz w:val="26"/>
          <w:szCs w:val="26"/>
        </w:rPr>
        <w:fldChar w:fldCharType="begin"/>
      </w:r>
      <w:r w:rsidR="007F3E62">
        <w:rPr>
          <w:sz w:val="26"/>
          <w:szCs w:val="26"/>
        </w:rPr>
        <w:instrText xml:space="preserve"> ADDIN ZOTERO_ITEM CSL_CITATION {"citationID":"WmAzvOzI","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7F3E62">
        <w:rPr>
          <w:sz w:val="26"/>
          <w:szCs w:val="26"/>
        </w:rPr>
        <w:fldChar w:fldCharType="separate"/>
      </w:r>
      <w:r w:rsidR="007F3E62" w:rsidRPr="007F3E62">
        <w:rPr>
          <w:rFonts w:ascii="Calibri" w:hAnsi="Calibri" w:cs="Calibri"/>
          <w:sz w:val="26"/>
        </w:rPr>
        <w:t>(Ph.D and Borovicka, 2007)</w:t>
      </w:r>
      <w:r w:rsidR="007F3E62">
        <w:rPr>
          <w:sz w:val="26"/>
          <w:szCs w:val="26"/>
        </w:rPr>
        <w:fldChar w:fldCharType="end"/>
      </w:r>
      <w:r w:rsidR="007F3E62">
        <w:rPr>
          <w:sz w:val="26"/>
          <w:szCs w:val="26"/>
        </w:rPr>
        <w:t>.</w:t>
      </w:r>
      <w:r w:rsidR="001F2235">
        <w:rPr>
          <w:sz w:val="26"/>
          <w:szCs w:val="26"/>
        </w:rPr>
        <w:t xml:space="preserve"> </w:t>
      </w:r>
      <w:r w:rsidR="001F2235" w:rsidRPr="001F2235">
        <w:rPr>
          <w:sz w:val="26"/>
          <w:szCs w:val="26"/>
        </w:rPr>
        <w:t>The scholars of this early research managed to draw up a list of support function on restaurant websites such as email contact, group catering opportunities, booking services and attractive schemes and indicated that web marketing might become a technical requirement rather than an ability.</w:t>
      </w:r>
      <w:r w:rsidR="00F55C53">
        <w:rPr>
          <w:sz w:val="26"/>
          <w:szCs w:val="26"/>
        </w:rPr>
        <w:t xml:space="preserve"> </w:t>
      </w:r>
      <w:r w:rsidR="0063075C" w:rsidRPr="0063075C">
        <w:rPr>
          <w:sz w:val="26"/>
          <w:szCs w:val="26"/>
        </w:rPr>
        <w:t>As information technology has introduced a better way of communicating person-to - person, restaurant owners have the space to enhance competitors dominance not only by offering users with the precise data they need when they need it, but also by offering extra venues through which customers can interact with the restaurant owner</w:t>
      </w:r>
      <w:r w:rsidR="006E410E">
        <w:rPr>
          <w:sz w:val="26"/>
          <w:szCs w:val="26"/>
        </w:rPr>
        <w:t xml:space="preserve"> </w:t>
      </w:r>
      <w:r w:rsidR="006E410E">
        <w:rPr>
          <w:sz w:val="26"/>
          <w:szCs w:val="26"/>
        </w:rPr>
        <w:fldChar w:fldCharType="begin"/>
      </w:r>
      <w:r w:rsidR="006E410E">
        <w:rPr>
          <w:sz w:val="26"/>
          <w:szCs w:val="26"/>
        </w:rPr>
        <w:instrText xml:space="preserve"> ADDIN ZOTERO_ITEM CSL_CITATION {"citationID":"7gpsd4MQ","properties":{"formattedCitation":"(Young Namkung MS, Seo-Young Shin PhD and Il-Sun Yang PhD, 2007)","plainCitation":"(Young Namkung MS, Seo-Young Shin PhD and Il-Sun Yang PhD, 2007)","noteIndex":0},"citationItems":[{"id":17,"uris":["http://zotero.org/users/local/4ht2L956/items/2TTPHE63"],"uri":["http://zotero.org/users/local/4ht2L956/items/2TTPHE63"],"itemData":{"id":17,"type":"article-journal","abstract":"This study establishes coding paradigms for the process of visiting restaurant Websites in order to more fully understand the Website experience of restaurant customers. Applying grounded theory, based on Strauss (1987) coding paradigms of main context, causal condition, action/interaction strategies, intervening conditions, and consequences the study found “Website experience” and “Website usability” emerging as core categories of the main context. “The source of information,” “Website searching motivation” and ‘the process of visiting Websites’ are represented as core categories of causal conditions that induced the main context. The findings suggest that user's “demographic characteristics,” “socio-psychological characteristics,” and “Internet usage behavior (Webographics)” can be understood as intervening conditions of the main context. While “level of communication,” “formed relationship,” and “effect of building relationship” can be understood as core consequences of restaurant Website experience. This theory-building approach was found to be theoretically and practically meaningful addressing unverified human behavior processes at restaurant Websites.","container-title":"Journal of Foodservice Business Research","DOI":"10.1300/J369v10n01_05","ISSN":"1537-8020","issue":"1","note":"publisher: Routledge\n_eprint: https://doi.org/10.1300/J369v10n01_05","page":"77-99","source":"Taylor and Francis+NEJM","title":"A Grounded Theory Approach to Understanding the Website Experiences of Restaurant Customers","volume":"10","author":[{"family":"Young Namkung MS","given":"PhD","suffix":"RD"},{"family":"Seo-Young Shin PhD","given":"RD"},{"family":"Il-Sun Yang PhD","given":"RD"}],"issued":{"date-parts":[["2007",5,8]]}}}],"schema":"https://github.com/citation-style-language/schema/raw/master/csl-citation.json"} </w:instrText>
      </w:r>
      <w:r w:rsidR="006E410E">
        <w:rPr>
          <w:sz w:val="26"/>
          <w:szCs w:val="26"/>
        </w:rPr>
        <w:fldChar w:fldCharType="separate"/>
      </w:r>
      <w:r w:rsidR="006E410E" w:rsidRPr="006E410E">
        <w:rPr>
          <w:rFonts w:ascii="Calibri" w:hAnsi="Calibri" w:cs="Calibri"/>
          <w:sz w:val="26"/>
        </w:rPr>
        <w:t>(Young Namkung MS, Seo-Young Shin PhD and Il-Sun Yang PhD, 2007)</w:t>
      </w:r>
      <w:r w:rsidR="006E410E">
        <w:rPr>
          <w:sz w:val="26"/>
          <w:szCs w:val="26"/>
        </w:rPr>
        <w:fldChar w:fldCharType="end"/>
      </w:r>
      <w:r w:rsidR="0063075C" w:rsidRPr="0063075C">
        <w:rPr>
          <w:sz w:val="26"/>
          <w:szCs w:val="26"/>
        </w:rPr>
        <w:t>.</w:t>
      </w:r>
    </w:p>
    <w:p w14:paraId="430C7173" w14:textId="5F863E0E" w:rsidR="00054945" w:rsidRDefault="00054945" w:rsidP="00841B9A">
      <w:pPr>
        <w:spacing w:line="360" w:lineRule="auto"/>
        <w:ind w:left="-567"/>
        <w:jc w:val="both"/>
        <w:rPr>
          <w:sz w:val="26"/>
          <w:szCs w:val="26"/>
        </w:rPr>
      </w:pPr>
      <w:r w:rsidRPr="00054945">
        <w:rPr>
          <w:sz w:val="26"/>
          <w:szCs w:val="26"/>
        </w:rPr>
        <w:t>Using the restaurant websites, customers can state their thoughts and concerns about their restaurant experience through e-mails and/or bulletin boards. This knowledge can then be used to create a long-term customer-restaurant relationship by constantly modifying their incorrect acts to meet the needs of the customers.</w:t>
      </w:r>
      <w:r w:rsidR="000870E1">
        <w:rPr>
          <w:sz w:val="26"/>
          <w:szCs w:val="26"/>
        </w:rPr>
        <w:t xml:space="preserve"> </w:t>
      </w:r>
      <w:r w:rsidR="00394D00" w:rsidRPr="00394D00">
        <w:rPr>
          <w:sz w:val="26"/>
          <w:szCs w:val="26"/>
        </w:rPr>
        <w:t>Restaurant websites clarify that users achieve both functional and physiologic advantages when browsing restaurant websites, impacting their real buying aim and fulfilment</w:t>
      </w:r>
      <w:r w:rsidR="00394D00">
        <w:rPr>
          <w:sz w:val="26"/>
          <w:szCs w:val="26"/>
        </w:rPr>
        <w:t xml:space="preserve"> </w:t>
      </w:r>
      <w:r w:rsidR="00394D00">
        <w:rPr>
          <w:sz w:val="26"/>
          <w:szCs w:val="26"/>
        </w:rPr>
        <w:fldChar w:fldCharType="begin"/>
      </w:r>
      <w:r w:rsidR="00394D00">
        <w:rPr>
          <w:sz w:val="26"/>
          <w:szCs w:val="26"/>
        </w:rPr>
        <w:instrText xml:space="preserve"> ADDIN ZOTERO_ITEM CSL_CITATION {"citationID":"JMI1Vh1n","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394D00">
        <w:rPr>
          <w:sz w:val="26"/>
          <w:szCs w:val="26"/>
        </w:rPr>
        <w:fldChar w:fldCharType="separate"/>
      </w:r>
      <w:r w:rsidR="00394D00" w:rsidRPr="00394D00">
        <w:rPr>
          <w:rFonts w:ascii="Calibri" w:hAnsi="Calibri" w:cs="Calibri"/>
          <w:sz w:val="26"/>
          <w:szCs w:val="24"/>
        </w:rPr>
        <w:t>(Daries-Ramon, Cristobal-Fransi and Mariné-Roig, 2019)</w:t>
      </w:r>
      <w:r w:rsidR="00394D00">
        <w:rPr>
          <w:sz w:val="26"/>
          <w:szCs w:val="26"/>
        </w:rPr>
        <w:fldChar w:fldCharType="end"/>
      </w:r>
      <w:r w:rsidR="00394D00">
        <w:rPr>
          <w:sz w:val="26"/>
          <w:szCs w:val="26"/>
        </w:rPr>
        <w:t xml:space="preserve">. </w:t>
      </w:r>
      <w:r w:rsidR="005F4CAC" w:rsidRPr="005F4CAC">
        <w:rPr>
          <w:sz w:val="26"/>
          <w:szCs w:val="26"/>
        </w:rPr>
        <w:t xml:space="preserve">Information via the restaurant website has a strong impact on user fulfilment. </w:t>
      </w:r>
      <w:r w:rsidR="003A70AD" w:rsidRPr="005F4CAC">
        <w:rPr>
          <w:sz w:val="26"/>
          <w:szCs w:val="26"/>
        </w:rPr>
        <w:t>Additionally,</w:t>
      </w:r>
      <w:r w:rsidR="005F4CAC" w:rsidRPr="005F4CAC">
        <w:rPr>
          <w:sz w:val="26"/>
          <w:szCs w:val="26"/>
        </w:rPr>
        <w:t xml:space="preserve"> users have content of essential on internet reviews to make buying decisions</w:t>
      </w:r>
      <w:r w:rsidR="005F4CAC">
        <w:rPr>
          <w:sz w:val="26"/>
          <w:szCs w:val="26"/>
        </w:rPr>
        <w:t xml:space="preserve"> </w:t>
      </w:r>
      <w:r w:rsidR="005F4CAC" w:rsidRPr="005F4CAC">
        <w:rPr>
          <w:sz w:val="26"/>
          <w:szCs w:val="26"/>
        </w:rPr>
        <w:t>especially in the restaurant industry.</w:t>
      </w:r>
      <w:r w:rsidR="00B47AF6">
        <w:rPr>
          <w:sz w:val="26"/>
          <w:szCs w:val="26"/>
        </w:rPr>
        <w:t xml:space="preserve"> </w:t>
      </w:r>
      <w:r w:rsidR="003A70AD" w:rsidRPr="003A70AD">
        <w:rPr>
          <w:sz w:val="26"/>
          <w:szCs w:val="26"/>
        </w:rPr>
        <w:t>In</w:t>
      </w:r>
      <w:r w:rsidR="003A70AD">
        <w:rPr>
          <w:sz w:val="26"/>
          <w:szCs w:val="26"/>
        </w:rPr>
        <w:t xml:space="preserve"> fact </w:t>
      </w:r>
      <w:r w:rsidR="003A70AD">
        <w:rPr>
          <w:sz w:val="26"/>
          <w:szCs w:val="26"/>
        </w:rPr>
        <w:fldChar w:fldCharType="begin"/>
      </w:r>
      <w:r w:rsidR="003A70AD">
        <w:rPr>
          <w:sz w:val="26"/>
          <w:szCs w:val="26"/>
        </w:rPr>
        <w:instrText xml:space="preserve"> ADDIN ZOTERO_ITEM CSL_CITATION {"citationID":"ZutmwZMQ","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3A70AD">
        <w:rPr>
          <w:sz w:val="26"/>
          <w:szCs w:val="26"/>
        </w:rPr>
        <w:fldChar w:fldCharType="separate"/>
      </w:r>
      <w:r w:rsidR="003A70AD" w:rsidRPr="003A70AD">
        <w:rPr>
          <w:rFonts w:ascii="Calibri" w:hAnsi="Calibri" w:cs="Calibri"/>
          <w:sz w:val="26"/>
        </w:rPr>
        <w:t>(Lim, 2013)</w:t>
      </w:r>
      <w:r w:rsidR="003A70AD">
        <w:rPr>
          <w:sz w:val="26"/>
          <w:szCs w:val="26"/>
        </w:rPr>
        <w:fldChar w:fldCharType="end"/>
      </w:r>
      <w:r w:rsidR="003A70AD">
        <w:rPr>
          <w:sz w:val="26"/>
          <w:szCs w:val="26"/>
        </w:rPr>
        <w:t xml:space="preserve"> found the</w:t>
      </w:r>
      <w:r w:rsidR="003A70AD" w:rsidRPr="003A70AD">
        <w:rPr>
          <w:sz w:val="26"/>
          <w:szCs w:val="26"/>
        </w:rPr>
        <w:t xml:space="preserve"> addition</w:t>
      </w:r>
      <w:r w:rsidR="003A70AD">
        <w:rPr>
          <w:sz w:val="26"/>
          <w:szCs w:val="26"/>
        </w:rPr>
        <w:t xml:space="preserve"> </w:t>
      </w:r>
      <w:r w:rsidR="003A70AD" w:rsidRPr="003A70AD">
        <w:rPr>
          <w:sz w:val="26"/>
          <w:szCs w:val="26"/>
        </w:rPr>
        <w:t>information quality of restaurant websites has a major impact on eWOM (electronic word-of - mouth), and the performance expectancy reduces the interactions between fulfilment / ego driven demands and eWOM expectations considerably</w:t>
      </w:r>
      <w:r w:rsidR="00E077AF">
        <w:rPr>
          <w:sz w:val="26"/>
          <w:szCs w:val="26"/>
        </w:rPr>
        <w:t xml:space="preserve"> </w:t>
      </w:r>
      <w:r w:rsidR="00E077AF">
        <w:rPr>
          <w:sz w:val="26"/>
          <w:szCs w:val="26"/>
        </w:rPr>
        <w:fldChar w:fldCharType="begin"/>
      </w:r>
      <w:r w:rsidR="00E077AF">
        <w:rPr>
          <w:sz w:val="26"/>
          <w:szCs w:val="26"/>
        </w:rPr>
        <w:instrText xml:space="preserve"> ADDIN ZOTERO_ITEM CSL_CITATION {"citationID":"V4arYeNU","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E077AF">
        <w:rPr>
          <w:sz w:val="26"/>
          <w:szCs w:val="26"/>
        </w:rPr>
        <w:fldChar w:fldCharType="separate"/>
      </w:r>
      <w:r w:rsidR="00E077AF" w:rsidRPr="00E077AF">
        <w:rPr>
          <w:rFonts w:ascii="Calibri" w:hAnsi="Calibri" w:cs="Calibri"/>
          <w:sz w:val="26"/>
        </w:rPr>
        <w:t>(Lim, 2013)</w:t>
      </w:r>
      <w:r w:rsidR="00E077AF">
        <w:rPr>
          <w:sz w:val="26"/>
          <w:szCs w:val="26"/>
        </w:rPr>
        <w:fldChar w:fldCharType="end"/>
      </w:r>
      <w:r w:rsidR="00E077AF">
        <w:rPr>
          <w:sz w:val="26"/>
          <w:szCs w:val="26"/>
        </w:rPr>
        <w:t>.</w:t>
      </w:r>
      <w:r w:rsidR="00841B9A">
        <w:rPr>
          <w:sz w:val="26"/>
          <w:szCs w:val="26"/>
        </w:rPr>
        <w:t xml:space="preserve"> </w:t>
      </w:r>
      <w:r w:rsidR="00841B9A" w:rsidRPr="00841B9A">
        <w:rPr>
          <w:sz w:val="26"/>
          <w:szCs w:val="26"/>
        </w:rPr>
        <w:t xml:space="preserve">Higher-rate restaurant websites could be assumed to have one Stronger identification of the e-commerce intellect </w:t>
      </w:r>
      <w:r w:rsidR="00841B9A" w:rsidRPr="00841B9A">
        <w:rPr>
          <w:sz w:val="26"/>
          <w:szCs w:val="26"/>
        </w:rPr>
        <w:lastRenderedPageBreak/>
        <w:t xml:space="preserve">and the content of websites than </w:t>
      </w:r>
      <w:r w:rsidR="006253AF">
        <w:rPr>
          <w:sz w:val="26"/>
          <w:szCs w:val="26"/>
        </w:rPr>
        <w:t>t</w:t>
      </w:r>
      <w:r w:rsidR="00841B9A" w:rsidRPr="00841B9A">
        <w:rPr>
          <w:sz w:val="26"/>
          <w:szCs w:val="26"/>
        </w:rPr>
        <w:t>hose in the lower class band</w:t>
      </w:r>
      <w:r w:rsidR="005250D9">
        <w:rPr>
          <w:sz w:val="26"/>
          <w:szCs w:val="26"/>
        </w:rPr>
        <w:t xml:space="preserve"> </w:t>
      </w:r>
      <w:r w:rsidR="005250D9">
        <w:rPr>
          <w:sz w:val="26"/>
          <w:szCs w:val="26"/>
        </w:rPr>
        <w:fldChar w:fldCharType="begin"/>
      </w:r>
      <w:r w:rsidR="005250D9">
        <w:rPr>
          <w:sz w:val="26"/>
          <w:szCs w:val="26"/>
        </w:rPr>
        <w:instrText xml:space="preserve"> ADDIN ZOTERO_ITEM CSL_CITATION {"citationID":"OLatJH7F","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5250D9">
        <w:rPr>
          <w:sz w:val="26"/>
          <w:szCs w:val="26"/>
        </w:rPr>
        <w:fldChar w:fldCharType="separate"/>
      </w:r>
      <w:r w:rsidR="005250D9" w:rsidRPr="005250D9">
        <w:rPr>
          <w:rFonts w:ascii="Calibri" w:hAnsi="Calibri" w:cs="Calibri"/>
          <w:sz w:val="26"/>
          <w:szCs w:val="24"/>
        </w:rPr>
        <w:t>(Daries-Ramon, Cristobal-Fransi and Mariné-Roig, 2019)</w:t>
      </w:r>
      <w:r w:rsidR="005250D9">
        <w:rPr>
          <w:sz w:val="26"/>
          <w:szCs w:val="26"/>
        </w:rPr>
        <w:fldChar w:fldCharType="end"/>
      </w:r>
      <w:r w:rsidR="00841B9A" w:rsidRPr="00841B9A">
        <w:rPr>
          <w:sz w:val="26"/>
          <w:szCs w:val="26"/>
        </w:rPr>
        <w:t>.</w:t>
      </w:r>
    </w:p>
    <w:p w14:paraId="3C078C68" w14:textId="77777777" w:rsidR="00ED2D80" w:rsidRDefault="00ED2D80" w:rsidP="00841B9A">
      <w:pPr>
        <w:spacing w:line="360" w:lineRule="auto"/>
        <w:ind w:left="-567"/>
        <w:jc w:val="both"/>
        <w:rPr>
          <w:sz w:val="26"/>
          <w:szCs w:val="26"/>
        </w:rPr>
      </w:pPr>
    </w:p>
    <w:p w14:paraId="45F37B68" w14:textId="2E61796A" w:rsidR="00ED2D80" w:rsidRDefault="000D78FF" w:rsidP="00ED2D80">
      <w:pPr>
        <w:pStyle w:val="Heading3"/>
        <w:ind w:left="-567"/>
        <w:rPr>
          <w:color w:val="0070C0"/>
          <w:sz w:val="28"/>
          <w:szCs w:val="28"/>
        </w:rPr>
      </w:pPr>
      <w:r w:rsidRPr="00E83580">
        <w:rPr>
          <w:color w:val="0070C0"/>
          <w:sz w:val="28"/>
          <w:szCs w:val="28"/>
        </w:rPr>
        <w:t xml:space="preserve"> </w:t>
      </w:r>
      <w:bookmarkStart w:id="5" w:name="_Toc47459487"/>
      <w:r w:rsidR="00C80B06">
        <w:rPr>
          <w:color w:val="0070C0"/>
          <w:sz w:val="28"/>
          <w:szCs w:val="28"/>
        </w:rPr>
        <w:t>2.2.1</w:t>
      </w:r>
      <w:r w:rsidR="00A160F7">
        <w:rPr>
          <w:color w:val="0070C0"/>
          <w:sz w:val="28"/>
          <w:szCs w:val="28"/>
        </w:rPr>
        <w:t xml:space="preserve"> What frameworks are used to implement a successful website?</w:t>
      </w:r>
      <w:bookmarkEnd w:id="5"/>
    </w:p>
    <w:p w14:paraId="6C7BAC19" w14:textId="77777777" w:rsidR="00ED2D80" w:rsidRPr="00ED2D80" w:rsidRDefault="00ED2D80" w:rsidP="00ED2D80"/>
    <w:p w14:paraId="7F41A81D" w14:textId="253FE611" w:rsidR="00A160F7" w:rsidRDefault="00177B92" w:rsidP="0004679A">
      <w:pPr>
        <w:spacing w:line="360" w:lineRule="auto"/>
        <w:ind w:left="-567"/>
        <w:jc w:val="both"/>
        <w:rPr>
          <w:sz w:val="26"/>
          <w:szCs w:val="26"/>
        </w:rPr>
      </w:pPr>
      <w:r w:rsidRPr="00177B92">
        <w:rPr>
          <w:sz w:val="26"/>
          <w:szCs w:val="26"/>
        </w:rPr>
        <w:t xml:space="preserve">Picking the right Web development framework </w:t>
      </w:r>
      <w:r w:rsidR="00A34667">
        <w:rPr>
          <w:sz w:val="26"/>
          <w:szCs w:val="26"/>
        </w:rPr>
        <w:fldChar w:fldCharType="begin"/>
      </w:r>
      <w:r w:rsidR="00A34667">
        <w:rPr>
          <w:sz w:val="26"/>
          <w:szCs w:val="26"/>
        </w:rPr>
        <w:instrText xml:space="preserve"> ADDIN ZOTERO_ITEM CSL_CITATION {"citationID":"NWrAIMIT","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Pr="00177B92">
        <w:rPr>
          <w:sz w:val="26"/>
          <w:szCs w:val="26"/>
        </w:rPr>
        <w:t xml:space="preserve">that better suits the needs of the developer is not </w:t>
      </w:r>
      <w:r w:rsidR="00A739F3" w:rsidRPr="00177B92">
        <w:rPr>
          <w:sz w:val="26"/>
          <w:szCs w:val="26"/>
        </w:rPr>
        <w:t>a</w:t>
      </w:r>
      <w:r w:rsidRPr="00177B92">
        <w:rPr>
          <w:sz w:val="26"/>
          <w:szCs w:val="26"/>
        </w:rPr>
        <w:t xml:space="preserve"> simple job, because there are several frameworks focusing on various domains.</w:t>
      </w:r>
      <w:r w:rsidR="00A739F3">
        <w:rPr>
          <w:sz w:val="26"/>
          <w:szCs w:val="26"/>
        </w:rPr>
        <w:t xml:space="preserve"> </w:t>
      </w:r>
      <w:r w:rsidR="00B92BA1" w:rsidRPr="00B92BA1">
        <w:rPr>
          <w:sz w:val="26"/>
          <w:szCs w:val="26"/>
        </w:rPr>
        <w:t>In addition, choosing an incorrect framework will mean losing time learning the specifics of another language, failing to meet the necessary time if developers are not accustomed to the framework, and spending more time taking appropriate actions to select a new framework. To prevent these issues, understanding and recognising the best practises for Web creation is of great importance</w:t>
      </w:r>
      <w:r w:rsidR="00A34667">
        <w:rPr>
          <w:sz w:val="26"/>
          <w:szCs w:val="26"/>
        </w:rPr>
        <w:t xml:space="preserve"> </w:t>
      </w:r>
      <w:r w:rsidR="00A34667">
        <w:rPr>
          <w:sz w:val="26"/>
          <w:szCs w:val="26"/>
        </w:rPr>
        <w:fldChar w:fldCharType="begin"/>
      </w:r>
      <w:r w:rsidR="00A34667">
        <w:rPr>
          <w:sz w:val="26"/>
          <w:szCs w:val="26"/>
        </w:rPr>
        <w:instrText xml:space="preserve"> ADDIN ZOTERO_ITEM CSL_CITATION {"citationID":"gLoHwHs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00B92BA1" w:rsidRPr="00B92BA1">
        <w:rPr>
          <w:sz w:val="26"/>
          <w:szCs w:val="26"/>
        </w:rPr>
        <w:t>.</w:t>
      </w:r>
    </w:p>
    <w:p w14:paraId="15311972" w14:textId="2D1B5E9B" w:rsidR="00E86BE1" w:rsidRDefault="000C3E4F" w:rsidP="00BB7162">
      <w:pPr>
        <w:spacing w:line="360" w:lineRule="auto"/>
        <w:ind w:left="-567"/>
        <w:jc w:val="both"/>
        <w:rPr>
          <w:sz w:val="26"/>
          <w:szCs w:val="26"/>
        </w:rPr>
      </w:pPr>
      <w:r w:rsidRPr="000C3E4F">
        <w:rPr>
          <w:sz w:val="26"/>
          <w:szCs w:val="26"/>
        </w:rPr>
        <w:t>As far as computer technology is concerned, a framework is an abstraction layer in which common code that typical service features can be preferentially overruled or speculated by developer code, thus providing specific functions</w:t>
      </w:r>
      <w:r w:rsidR="00C911A3">
        <w:rPr>
          <w:sz w:val="26"/>
          <w:szCs w:val="26"/>
        </w:rPr>
        <w:t xml:space="preserve"> </w:t>
      </w:r>
      <w:r w:rsidR="00C911A3">
        <w:rPr>
          <w:sz w:val="26"/>
          <w:szCs w:val="26"/>
        </w:rPr>
        <w:fldChar w:fldCharType="begin"/>
      </w:r>
      <w:r w:rsidR="00C911A3">
        <w:rPr>
          <w:sz w:val="26"/>
          <w:szCs w:val="26"/>
        </w:rPr>
        <w:instrText xml:space="preserve"> ADDIN ZOTERO_ITEM CSL_CITATION {"citationID":"PtNypyj9","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C911A3">
        <w:rPr>
          <w:sz w:val="26"/>
          <w:szCs w:val="26"/>
        </w:rPr>
        <w:fldChar w:fldCharType="separate"/>
      </w:r>
      <w:r w:rsidR="00C911A3" w:rsidRPr="00C911A3">
        <w:rPr>
          <w:rFonts w:ascii="Calibri" w:hAnsi="Calibri" w:cs="Calibri"/>
          <w:sz w:val="26"/>
        </w:rPr>
        <w:t>(Bifet et al., 2011)</w:t>
      </w:r>
      <w:r w:rsidR="00C911A3">
        <w:rPr>
          <w:sz w:val="26"/>
          <w:szCs w:val="26"/>
        </w:rPr>
        <w:fldChar w:fldCharType="end"/>
      </w:r>
      <w:r w:rsidRPr="000C3E4F">
        <w:rPr>
          <w:sz w:val="26"/>
          <w:szCs w:val="26"/>
        </w:rPr>
        <w:t>.</w:t>
      </w:r>
      <w:r w:rsidR="003B451B">
        <w:rPr>
          <w:sz w:val="26"/>
          <w:szCs w:val="26"/>
        </w:rPr>
        <w:t xml:space="preserve"> </w:t>
      </w:r>
      <w:r w:rsidR="00BB7162" w:rsidRPr="00BB7162">
        <w:rPr>
          <w:sz w:val="26"/>
          <w:szCs w:val="26"/>
        </w:rPr>
        <w:t>The aim of a framework is to encourage designers and developers to concentrate on creating their project's unique characteristics, instead of recreating the system by programming standard, recognisable components available in several websites and web applications</w:t>
      </w:r>
      <w:r w:rsidR="00BB7162">
        <w:rPr>
          <w:sz w:val="26"/>
          <w:szCs w:val="26"/>
        </w:rPr>
        <w:t xml:space="preserve"> </w:t>
      </w:r>
      <w:r w:rsidR="00BB7162">
        <w:rPr>
          <w:sz w:val="26"/>
          <w:szCs w:val="26"/>
        </w:rPr>
        <w:fldChar w:fldCharType="begin"/>
      </w:r>
      <w:r w:rsidR="00BB7162">
        <w:rPr>
          <w:sz w:val="26"/>
          <w:szCs w:val="26"/>
        </w:rPr>
        <w:instrText xml:space="preserve"> ADDIN ZOTERO_ITEM CSL_CITATION {"citationID":"q27mAP1X","properties":{"formattedCitation":"(Upadhyay, 2018)","plainCitation":"(Upadhyay, 2018)","noteIndex":0},"citationItems":[{"id":28,"uris":["http://zotero.org/users/local/4ht2L956/items/FJGR8TX3"],"uri":["http://zotero.org/users/local/4ht2L956/items/FJGR8TX3"],"itemData":{"id":28,"type":"webpage","abstract":"A look at popular frameworks in the world of web development, such as Ruby on Rails, Django, Angular, and Laravel, and which projects they're suited for.","container-title":"dzone.com","language":"en","note":"source: dzone.com","title":"7 Popular Website Development Frameworks of 2018 - DZone Web Dev","URL":"https://dzone.com/articles/7-most-popular-website-development-frameworks-of-2","author":[{"family":"Upadhyay","given":"Dipanshu"}],"accessed":{"date-parts":[["2020",7,7]]},"issued":{"date-parts":[["2018",10]]}}}],"schema":"https://github.com/citation-style-language/schema/raw/master/csl-citation.json"} </w:instrText>
      </w:r>
      <w:r w:rsidR="00BB7162">
        <w:rPr>
          <w:sz w:val="26"/>
          <w:szCs w:val="26"/>
        </w:rPr>
        <w:fldChar w:fldCharType="separate"/>
      </w:r>
      <w:r w:rsidR="00BB7162" w:rsidRPr="00BB7162">
        <w:rPr>
          <w:rFonts w:ascii="Calibri" w:hAnsi="Calibri" w:cs="Calibri"/>
          <w:sz w:val="26"/>
        </w:rPr>
        <w:t>(Upadhyay, 2018)</w:t>
      </w:r>
      <w:r w:rsidR="00BB7162">
        <w:rPr>
          <w:sz w:val="26"/>
          <w:szCs w:val="26"/>
        </w:rPr>
        <w:fldChar w:fldCharType="end"/>
      </w:r>
      <w:r w:rsidR="00BB7162" w:rsidRPr="00BB7162">
        <w:rPr>
          <w:sz w:val="26"/>
          <w:szCs w:val="26"/>
        </w:rPr>
        <w:t>.</w:t>
      </w:r>
      <w:r w:rsidR="004023E5">
        <w:rPr>
          <w:sz w:val="26"/>
          <w:szCs w:val="26"/>
        </w:rPr>
        <w:t xml:space="preserve"> </w:t>
      </w:r>
      <w:r w:rsidR="00BB7162" w:rsidRPr="00BB7162">
        <w:rPr>
          <w:sz w:val="26"/>
          <w:szCs w:val="26"/>
        </w:rPr>
        <w:t>Creating effective websites needs to go through three main phases: planning and research, design and implementation, and updating and maintenance. Every of these three stages possesses its own features and Properties. Such aspects differ as per type of company and target market.</w:t>
      </w:r>
      <w:r w:rsidR="00141EBF">
        <w:rPr>
          <w:sz w:val="26"/>
          <w:szCs w:val="26"/>
        </w:rPr>
        <w:t xml:space="preserve"> </w:t>
      </w:r>
      <w:r w:rsidR="00141EBF" w:rsidRPr="00141EBF">
        <w:rPr>
          <w:sz w:val="26"/>
          <w:szCs w:val="26"/>
        </w:rPr>
        <w:t>A framework can be called a pre-constructed pattern / framework that manages most of the specific or redundant functions. As a consequence, unlike a CMS, a framework possibly won't have a user experience. Much of the operation will be accomplished by coding and communicating with the various parts of the framework by code itself</w:t>
      </w:r>
      <w:r w:rsidR="00A11D0C">
        <w:rPr>
          <w:sz w:val="26"/>
          <w:szCs w:val="26"/>
        </w:rPr>
        <w:t xml:space="preserve"> </w:t>
      </w:r>
      <w:r w:rsidR="00A11D0C">
        <w:rPr>
          <w:sz w:val="26"/>
          <w:szCs w:val="26"/>
        </w:rPr>
        <w:fldChar w:fldCharType="begin"/>
      </w:r>
      <w:r w:rsidR="00A11D0C">
        <w:rPr>
          <w:sz w:val="26"/>
          <w:szCs w:val="26"/>
        </w:rPr>
        <w:instrText xml:space="preserve"> ADDIN ZOTERO_ITEM CSL_CITATION {"citationID":"CPbjzQ5g","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sidR="00A11D0C">
        <w:rPr>
          <w:sz w:val="26"/>
          <w:szCs w:val="26"/>
        </w:rPr>
        <w:fldChar w:fldCharType="separate"/>
      </w:r>
      <w:r w:rsidR="00A11D0C" w:rsidRPr="00A11D0C">
        <w:rPr>
          <w:rFonts w:ascii="Calibri" w:hAnsi="Calibri" w:cs="Calibri"/>
          <w:sz w:val="26"/>
        </w:rPr>
        <w:t>(Mohammad, Ghwanmeh and Al-Ibrahim, 2013)</w:t>
      </w:r>
      <w:r w:rsidR="00A11D0C">
        <w:rPr>
          <w:sz w:val="26"/>
          <w:szCs w:val="26"/>
        </w:rPr>
        <w:fldChar w:fldCharType="end"/>
      </w:r>
      <w:r w:rsidR="00141EBF" w:rsidRPr="00141EBF">
        <w:rPr>
          <w:sz w:val="26"/>
          <w:szCs w:val="26"/>
        </w:rPr>
        <w:t>.</w:t>
      </w:r>
    </w:p>
    <w:p w14:paraId="700E2E34" w14:textId="610C540B" w:rsidR="003E0DD7" w:rsidRDefault="0020316E" w:rsidP="00BB7162">
      <w:pPr>
        <w:spacing w:line="360" w:lineRule="auto"/>
        <w:ind w:left="-567"/>
        <w:jc w:val="both"/>
        <w:rPr>
          <w:sz w:val="26"/>
          <w:szCs w:val="26"/>
        </w:rPr>
      </w:pPr>
      <w:r w:rsidRPr="0020316E">
        <w:rPr>
          <w:sz w:val="26"/>
          <w:szCs w:val="26"/>
        </w:rPr>
        <w:lastRenderedPageBreak/>
        <w:t>Developing more highly qualified useful site plays a big part in enticing viewers. It ensures the architecture needs to be pleasant and simple. Website creator should also consider whether or not website needs search tool and should be loaded as quickly as possible.</w:t>
      </w:r>
    </w:p>
    <w:p w14:paraId="310121CF" w14:textId="137AC6B0" w:rsidR="0020316E" w:rsidRDefault="0020316E" w:rsidP="00BB7162">
      <w:pPr>
        <w:spacing w:line="360" w:lineRule="auto"/>
        <w:ind w:left="-567"/>
        <w:jc w:val="both"/>
        <w:rPr>
          <w:sz w:val="26"/>
          <w:szCs w:val="26"/>
        </w:rPr>
      </w:pPr>
    </w:p>
    <w:p w14:paraId="68250229" w14:textId="339511D7" w:rsidR="0020316E" w:rsidRDefault="00C02B66" w:rsidP="00C02B66">
      <w:pPr>
        <w:spacing w:line="360" w:lineRule="auto"/>
        <w:ind w:left="-567"/>
        <w:jc w:val="center"/>
        <w:rPr>
          <w:sz w:val="26"/>
          <w:szCs w:val="26"/>
        </w:rPr>
      </w:pPr>
      <w:r>
        <w:rPr>
          <w:noProof/>
        </w:rPr>
        <w:drawing>
          <wp:inline distT="0" distB="0" distL="0" distR="0" wp14:anchorId="7929C315" wp14:editId="71F087C2">
            <wp:extent cx="5314950" cy="518554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338754" cy="5208768"/>
                    </a:xfrm>
                    <a:prstGeom prst="rect">
                      <a:avLst/>
                    </a:prstGeom>
                  </pic:spPr>
                </pic:pic>
              </a:graphicData>
            </a:graphic>
          </wp:inline>
        </w:drawing>
      </w:r>
    </w:p>
    <w:p w14:paraId="78DA4263" w14:textId="606E1F64" w:rsidR="00C02B66" w:rsidRDefault="00C02B66" w:rsidP="00C02B66">
      <w:pPr>
        <w:spacing w:line="360" w:lineRule="auto"/>
        <w:ind w:left="-567"/>
        <w:jc w:val="center"/>
        <w:rPr>
          <w:sz w:val="26"/>
          <w:szCs w:val="26"/>
        </w:rPr>
      </w:pPr>
      <w:r>
        <w:rPr>
          <w:sz w:val="26"/>
          <w:szCs w:val="26"/>
        </w:rPr>
        <w:fldChar w:fldCharType="begin"/>
      </w:r>
      <w:r>
        <w:rPr>
          <w:sz w:val="26"/>
          <w:szCs w:val="26"/>
        </w:rPr>
        <w:instrText xml:space="preserve"> ADDIN ZOTERO_ITEM CSL_CITATION {"citationID":"MEplMOSw","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Pr>
          <w:sz w:val="26"/>
          <w:szCs w:val="26"/>
        </w:rPr>
        <w:fldChar w:fldCharType="separate"/>
      </w:r>
      <w:r w:rsidRPr="00C02B66">
        <w:rPr>
          <w:rFonts w:ascii="Calibri" w:hAnsi="Calibri" w:cs="Calibri"/>
          <w:sz w:val="26"/>
        </w:rPr>
        <w:t>(Mohammad, Ghwanmeh and Al-Ibrahim, 2013)</w:t>
      </w:r>
      <w:r>
        <w:rPr>
          <w:sz w:val="26"/>
          <w:szCs w:val="26"/>
        </w:rPr>
        <w:fldChar w:fldCharType="end"/>
      </w:r>
    </w:p>
    <w:p w14:paraId="7BB73423" w14:textId="63DF241B" w:rsidR="005522E5" w:rsidRDefault="004E2774" w:rsidP="004E2774">
      <w:pPr>
        <w:spacing w:line="360" w:lineRule="auto"/>
        <w:ind w:left="-567"/>
        <w:jc w:val="both"/>
        <w:rPr>
          <w:sz w:val="26"/>
          <w:szCs w:val="26"/>
        </w:rPr>
      </w:pPr>
      <w:r w:rsidRPr="004E2774">
        <w:rPr>
          <w:sz w:val="26"/>
          <w:szCs w:val="26"/>
        </w:rPr>
        <w:t>A framework is a high-level solution for reusing software packages, a step forward in easy library-based reuse that support solutions similar attributes and a domain application's standard logic. This also provides a higher quality standard for the finished product, because one essential aspect of the specification has already been identified inside the system and has thus already been reviewed</w:t>
      </w:r>
      <w:r w:rsidR="00C50A19">
        <w:rPr>
          <w:sz w:val="26"/>
          <w:szCs w:val="26"/>
        </w:rPr>
        <w:t xml:space="preserve"> </w:t>
      </w:r>
      <w:r w:rsidR="00C50A19">
        <w:rPr>
          <w:sz w:val="26"/>
          <w:szCs w:val="26"/>
        </w:rPr>
        <w:fldChar w:fldCharType="begin"/>
      </w:r>
      <w:r w:rsidR="00C50A19">
        <w:rPr>
          <w:sz w:val="26"/>
          <w:szCs w:val="26"/>
        </w:rPr>
        <w:instrText xml:space="preserve"> ADDIN ZOTERO_ITEM CSL_CITATION {"citationID":"RzVGIc6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C50A19">
        <w:rPr>
          <w:sz w:val="26"/>
          <w:szCs w:val="26"/>
        </w:rPr>
        <w:fldChar w:fldCharType="separate"/>
      </w:r>
      <w:r w:rsidR="00C50A19" w:rsidRPr="00C50A19">
        <w:rPr>
          <w:rFonts w:ascii="Calibri" w:hAnsi="Calibri" w:cs="Calibri"/>
          <w:sz w:val="26"/>
          <w:szCs w:val="24"/>
        </w:rPr>
        <w:t>(Salas-Zárate et al., 2015)</w:t>
      </w:r>
      <w:r w:rsidR="00C50A19">
        <w:rPr>
          <w:sz w:val="26"/>
          <w:szCs w:val="26"/>
        </w:rPr>
        <w:fldChar w:fldCharType="end"/>
      </w:r>
      <w:r w:rsidRPr="004E2774">
        <w:rPr>
          <w:sz w:val="26"/>
          <w:szCs w:val="26"/>
        </w:rPr>
        <w:t>.</w:t>
      </w:r>
      <w:r w:rsidR="00F4643E">
        <w:rPr>
          <w:sz w:val="26"/>
          <w:szCs w:val="26"/>
        </w:rPr>
        <w:t xml:space="preserve"> </w:t>
      </w:r>
      <w:r w:rsidR="00347E3B" w:rsidRPr="00347E3B">
        <w:rPr>
          <w:sz w:val="26"/>
          <w:szCs w:val="26"/>
        </w:rPr>
        <w:t>Angular is a popular Google-</w:t>
      </w:r>
      <w:r w:rsidR="00347E3B" w:rsidRPr="00347E3B">
        <w:rPr>
          <w:sz w:val="26"/>
          <w:szCs w:val="26"/>
        </w:rPr>
        <w:lastRenderedPageBreak/>
        <w:t>supported JavaScript Platform. It provides a large collection with plenty of user-written extra plugins. This framework is becoming the backbone of several projects because of the reuse of code it provides full front-end development, powerful performance and less development time.</w:t>
      </w:r>
      <w:r w:rsidR="00A57F69">
        <w:rPr>
          <w:sz w:val="26"/>
          <w:szCs w:val="26"/>
        </w:rPr>
        <w:t xml:space="preserve"> </w:t>
      </w:r>
    </w:p>
    <w:p w14:paraId="4B74494F"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MVC architectural pattern.</w:t>
      </w:r>
    </w:p>
    <w:p w14:paraId="472D3025"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User Interface can be developed with HTML.</w:t>
      </w:r>
    </w:p>
    <w:p w14:paraId="2B9CCA1E"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Ready-made templates to build the framework faster.</w:t>
      </w:r>
    </w:p>
    <w:p w14:paraId="3902B019"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the "plain old JavaScript objects" model.</w:t>
      </w:r>
    </w:p>
    <w:p w14:paraId="372A88B2"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built-in dependency injection subsystem.</w:t>
      </w:r>
    </w:p>
    <w:p w14:paraId="0278FEAC" w14:textId="6268A828" w:rsidR="00A57F69" w:rsidRDefault="00A57F69" w:rsidP="00A57F69">
      <w:pPr>
        <w:spacing w:line="360" w:lineRule="auto"/>
        <w:ind w:left="-567"/>
        <w:jc w:val="both"/>
        <w:rPr>
          <w:sz w:val="26"/>
          <w:szCs w:val="26"/>
        </w:rPr>
      </w:pPr>
      <w:r w:rsidRPr="00A57F69">
        <w:rPr>
          <w:sz w:val="26"/>
          <w:szCs w:val="26"/>
        </w:rPr>
        <w:t>This framework is used by such companies as Google, Microsoft, PayPal, and other tech giants</w:t>
      </w:r>
      <w:r>
        <w:rPr>
          <w:sz w:val="26"/>
          <w:szCs w:val="26"/>
        </w:rPr>
        <w:t xml:space="preserve"> </w:t>
      </w:r>
      <w:r w:rsidR="004C74D8">
        <w:rPr>
          <w:sz w:val="26"/>
          <w:szCs w:val="26"/>
        </w:rPr>
        <w:fldChar w:fldCharType="begin"/>
      </w:r>
      <w:r w:rsidR="004C74D8">
        <w:rPr>
          <w:sz w:val="26"/>
          <w:szCs w:val="26"/>
        </w:rPr>
        <w:instrText xml:space="preserve"> ADDIN ZOTERO_ITEM CSL_CITATION {"citationID":"sWawvbTn","properties":{"formattedCitation":"(Shirazi, Haefner and Ray, 2017)","plainCitation":"(Shirazi, Haefner and Ray, 2017)","noteIndex":0},"citationItems":[{"id":35,"uris":["http://zotero.org/users/local/4ht2L956/items/H4PYS54H"],"uri":["http://zotero.org/users/local/4ht2L956/items/H4PYS54H"],"itemData":{"id":35,"type":"paper-conference","abstract":"Denizens of the Internet are coming under a barrage of phishing attacks of increasing frequency and sophistication. Emails accompanied by authentic looking websites are ensnaring users who, unwittingly, hand over their credentials compromising both their privacy and security. Methods such as the blacklisting of these phishing websites become untenable and cannot keep pace with the explosion of fake sites. Detection of nefarious websites must become automated and be able to adapt to this ever evolving form of social engineering.","container-title":"2017 IEEE International Conference on Information Reuse and Integration (IRI)","DOI":"10.1109/IRI.2017.40","event":"2017 IEEE International Conference on Information Reuse and Integration (IRI)","event-place":"San Diego, CA","ISBN":"978-1-5386-1562-1","language":"en","page":"137-143","publisher":"IEEE","publisher-place":"San Diego, CA","source":"DOI.org (Crossref)","title":"Fresh-Phish: A Framework for Auto-Detection of Phishing Websites","title-short":"Fresh-Phish","URL":"http://ieeexplore.ieee.org/document/8102930/","author":[{"family":"Shirazi","given":"Hossein"},{"family":"Haefner","given":"Kyle"},{"family":"Ray","given":"Indrakshi"}],"accessed":{"date-parts":[["2020",7,8]]},"issued":{"date-parts":[["2017",8]]}}}],"schema":"https://github.com/citation-style-language/schema/raw/master/csl-citation.json"} </w:instrText>
      </w:r>
      <w:r w:rsidR="004C74D8">
        <w:rPr>
          <w:sz w:val="26"/>
          <w:szCs w:val="26"/>
        </w:rPr>
        <w:fldChar w:fldCharType="separate"/>
      </w:r>
      <w:r w:rsidR="004C74D8" w:rsidRPr="004C74D8">
        <w:rPr>
          <w:rFonts w:ascii="Calibri" w:hAnsi="Calibri" w:cs="Calibri"/>
          <w:sz w:val="26"/>
        </w:rPr>
        <w:t>(Shirazi, Haefner and Ray, 2017)</w:t>
      </w:r>
      <w:r w:rsidR="004C74D8">
        <w:rPr>
          <w:sz w:val="26"/>
          <w:szCs w:val="26"/>
        </w:rPr>
        <w:fldChar w:fldCharType="end"/>
      </w:r>
      <w:r w:rsidRPr="00A57F69">
        <w:rPr>
          <w:sz w:val="26"/>
          <w:szCs w:val="26"/>
        </w:rPr>
        <w:t>.</w:t>
      </w:r>
      <w:r w:rsidR="00357AFE">
        <w:rPr>
          <w:sz w:val="26"/>
          <w:szCs w:val="26"/>
        </w:rPr>
        <w:t xml:space="preserve"> </w:t>
      </w:r>
      <w:r w:rsidR="00D71536" w:rsidRPr="00D71536">
        <w:rPr>
          <w:sz w:val="26"/>
          <w:szCs w:val="26"/>
        </w:rPr>
        <w:t>Frameworks are a particular type of software or scripting libraries, which vary widely from them in that they are reusing abstractions of code wrapped in a well-defined</w:t>
      </w:r>
      <w:r w:rsidR="00D71536">
        <w:rPr>
          <w:sz w:val="26"/>
          <w:szCs w:val="26"/>
        </w:rPr>
        <w:t xml:space="preserve"> application programming interfaces</w:t>
      </w:r>
      <w:r w:rsidR="00D71536" w:rsidRPr="00D71536">
        <w:rPr>
          <w:sz w:val="26"/>
          <w:szCs w:val="26"/>
        </w:rPr>
        <w:t xml:space="preserve"> </w:t>
      </w:r>
      <w:r w:rsidR="00D71536">
        <w:rPr>
          <w:sz w:val="26"/>
          <w:szCs w:val="26"/>
        </w:rPr>
        <w:t>(</w:t>
      </w:r>
      <w:r w:rsidR="00D71536" w:rsidRPr="00D71536">
        <w:rPr>
          <w:sz w:val="26"/>
          <w:szCs w:val="26"/>
        </w:rPr>
        <w:t>API</w:t>
      </w:r>
      <w:r w:rsidR="00D71536">
        <w:rPr>
          <w:sz w:val="26"/>
          <w:szCs w:val="26"/>
        </w:rPr>
        <w:t>)</w:t>
      </w:r>
      <w:r w:rsidR="00D71536" w:rsidRPr="00D71536">
        <w:rPr>
          <w:sz w:val="26"/>
          <w:szCs w:val="26"/>
        </w:rPr>
        <w:t>. These also possess some primary distinguishing characteristics that differentiate them from standard libraries</w:t>
      </w:r>
      <w:r w:rsidR="00DA3AAA">
        <w:rPr>
          <w:sz w:val="26"/>
          <w:szCs w:val="26"/>
        </w:rPr>
        <w:t xml:space="preserve"> </w:t>
      </w:r>
      <w:r w:rsidR="008667C8">
        <w:rPr>
          <w:sz w:val="26"/>
          <w:szCs w:val="26"/>
        </w:rPr>
        <w:fldChar w:fldCharType="begin"/>
      </w:r>
      <w:r w:rsidR="008667C8">
        <w:rPr>
          <w:sz w:val="26"/>
          <w:szCs w:val="26"/>
        </w:rPr>
        <w:instrText xml:space="preserve"> ADDIN ZOTERO_ITEM CSL_CITATION {"citationID":"rgXBSc28","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8667C8">
        <w:rPr>
          <w:sz w:val="26"/>
          <w:szCs w:val="26"/>
        </w:rPr>
        <w:fldChar w:fldCharType="separate"/>
      </w:r>
      <w:r w:rsidR="008667C8" w:rsidRPr="008667C8">
        <w:rPr>
          <w:rFonts w:ascii="Calibri" w:hAnsi="Calibri" w:cs="Calibri"/>
          <w:sz w:val="26"/>
        </w:rPr>
        <w:t>(Bifet et al., 2011)</w:t>
      </w:r>
      <w:r w:rsidR="008667C8">
        <w:rPr>
          <w:sz w:val="26"/>
          <w:szCs w:val="26"/>
        </w:rPr>
        <w:fldChar w:fldCharType="end"/>
      </w:r>
      <w:r w:rsidR="008667C8">
        <w:rPr>
          <w:sz w:val="26"/>
          <w:szCs w:val="26"/>
        </w:rPr>
        <w:t>.</w:t>
      </w:r>
      <w:r w:rsidR="005942D8">
        <w:rPr>
          <w:sz w:val="26"/>
          <w:szCs w:val="26"/>
        </w:rPr>
        <w:t xml:space="preserve"> </w:t>
      </w:r>
    </w:p>
    <w:p w14:paraId="6407FD4A" w14:textId="5DB6B0E1" w:rsidR="009977C8" w:rsidRDefault="005942D8" w:rsidP="00A57F69">
      <w:pPr>
        <w:spacing w:line="360" w:lineRule="auto"/>
        <w:ind w:left="-567"/>
        <w:jc w:val="both"/>
        <w:rPr>
          <w:sz w:val="26"/>
          <w:szCs w:val="26"/>
        </w:rPr>
      </w:pPr>
      <w:r>
        <w:rPr>
          <w:sz w:val="26"/>
          <w:szCs w:val="26"/>
        </w:rPr>
        <w:t xml:space="preserve">Some advantages of the framework are </w:t>
      </w:r>
      <w:r>
        <w:rPr>
          <w:sz w:val="26"/>
          <w:szCs w:val="26"/>
        </w:rPr>
        <w:fldChar w:fldCharType="begin"/>
      </w:r>
      <w:r>
        <w:rPr>
          <w:sz w:val="26"/>
          <w:szCs w:val="26"/>
        </w:rPr>
        <w:instrText xml:space="preserve"> ADDIN ZOTERO_ITEM CSL_CITATION {"citationID":"uZ8V5gOW","properties":{"formattedCitation":"(Manger, 2010)","plainCitation":"(Manger, 2010)","noteIndex":0},"citationItems":[{"id":37,"uris":["http://zotero.org/users/local/4ht2L956/items/ZIXU9LBH"],"uri":["http://zotero.org/users/local/4ht2L956/items/ZIXU9LBH"],"itemData":{"id":37,"type":"article-journal","abstract":"This article presents a discussion of most important advantages and disadvantages of framework programming with comparison to traditional programming. Particular references and examples of two modern web development frameworks were presented, Gideon, and Yii. Some other frameworks are also mentioned in the article alongside with their advantages and disadvantages.","language":"en","page":"19","source":"Zotero","title":"ADVANTAGES AND DISADVANTAGES OF FRAMEWORK PROGRAMMING WITH REFERENCE TO YII PHP FRAMEWORK, GIDEON .NET FRAMEWORK AND OTHER MODERN FRAMEWORKS","author":[{"family":"Manger","given":"Christian"}],"issued":{"date-parts":[["2010"]]}}}],"schema":"https://github.com/citation-style-language/schema/raw/master/csl-citation.json"} </w:instrText>
      </w:r>
      <w:r>
        <w:rPr>
          <w:sz w:val="26"/>
          <w:szCs w:val="26"/>
        </w:rPr>
        <w:fldChar w:fldCharType="separate"/>
      </w:r>
      <w:r w:rsidRPr="005942D8">
        <w:rPr>
          <w:rFonts w:ascii="Calibri" w:hAnsi="Calibri" w:cs="Calibri"/>
          <w:sz w:val="26"/>
        </w:rPr>
        <w:t>(Manger, 2010)</w:t>
      </w:r>
      <w:r>
        <w:rPr>
          <w:sz w:val="26"/>
          <w:szCs w:val="26"/>
        </w:rPr>
        <w:fldChar w:fldCharType="end"/>
      </w:r>
      <w:r>
        <w:rPr>
          <w:sz w:val="26"/>
          <w:szCs w:val="26"/>
        </w:rPr>
        <w:t xml:space="preserve">: Open-source, Documentation and support, Efficiency, Security and Integration. </w:t>
      </w:r>
      <w:r w:rsidRPr="005942D8">
        <w:rPr>
          <w:sz w:val="26"/>
          <w:szCs w:val="26"/>
        </w:rPr>
        <w:t>Many common frameworks are open-source (or are available for free use) in several languages. They also come with non-restrictive licencing and able to build specific products using those frameworks</w:t>
      </w:r>
      <w:r w:rsidR="00DB17E8">
        <w:rPr>
          <w:sz w:val="26"/>
          <w:szCs w:val="26"/>
        </w:rPr>
        <w:t xml:space="preserve"> </w:t>
      </w:r>
      <w:r w:rsidR="00DB17E8">
        <w:rPr>
          <w:sz w:val="26"/>
          <w:szCs w:val="26"/>
        </w:rPr>
        <w:fldChar w:fldCharType="begin"/>
      </w:r>
      <w:r w:rsidR="00DB17E8">
        <w:rPr>
          <w:sz w:val="26"/>
          <w:szCs w:val="26"/>
        </w:rPr>
        <w:instrText xml:space="preserve"> ADDIN ZOTERO_ITEM CSL_CITATION {"citationID":"C07FTlpP","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DB17E8">
        <w:rPr>
          <w:sz w:val="26"/>
          <w:szCs w:val="26"/>
        </w:rPr>
        <w:fldChar w:fldCharType="separate"/>
      </w:r>
      <w:r w:rsidR="00DB17E8" w:rsidRPr="00DB17E8">
        <w:rPr>
          <w:rFonts w:ascii="Calibri" w:hAnsi="Calibri" w:cs="Calibri"/>
          <w:sz w:val="26"/>
        </w:rPr>
        <w:t>(Hasan, Morris and Probets, 2013)</w:t>
      </w:r>
      <w:r w:rsidR="00DB17E8">
        <w:rPr>
          <w:sz w:val="26"/>
          <w:szCs w:val="26"/>
        </w:rPr>
        <w:fldChar w:fldCharType="end"/>
      </w:r>
      <w:r>
        <w:rPr>
          <w:sz w:val="26"/>
          <w:szCs w:val="26"/>
        </w:rPr>
        <w:t>.</w:t>
      </w:r>
      <w:r w:rsidR="00217986">
        <w:rPr>
          <w:sz w:val="26"/>
          <w:szCs w:val="26"/>
        </w:rPr>
        <w:t xml:space="preserve"> </w:t>
      </w:r>
      <w:r w:rsidR="00344A52">
        <w:rPr>
          <w:sz w:val="26"/>
          <w:szCs w:val="26"/>
        </w:rPr>
        <w:t xml:space="preserve">Also, some of the dis-advantages of the framework has be identified like: Limitations, Performance, Learning bias, Steep learning curve and Cost. </w:t>
      </w:r>
      <w:r w:rsidR="00E06E06" w:rsidRPr="00E06E06">
        <w:rPr>
          <w:sz w:val="26"/>
          <w:szCs w:val="26"/>
        </w:rPr>
        <w:t>Implementation could also be identified as a factor with the relevancy of client-side JavaScript MVC frameworks such as AngularJS, EmberJS and BackboneJS increasing since 2012.</w:t>
      </w:r>
      <w:r w:rsidR="00344A52">
        <w:rPr>
          <w:sz w:val="26"/>
          <w:szCs w:val="26"/>
        </w:rPr>
        <w:t xml:space="preserve"> </w:t>
      </w:r>
      <w:r w:rsidR="00367396" w:rsidRPr="00367396">
        <w:rPr>
          <w:sz w:val="26"/>
          <w:szCs w:val="26"/>
        </w:rPr>
        <w:t>The frameworks involve more expertise and experience in implementation than most integrations. Hiring reliable System Developers can also be more costly than inexperienced WordPress Developers</w:t>
      </w:r>
      <w:r w:rsidR="00BE5D10">
        <w:rPr>
          <w:sz w:val="26"/>
          <w:szCs w:val="26"/>
        </w:rPr>
        <w:t xml:space="preserve"> </w:t>
      </w:r>
      <w:r w:rsidR="00BE5D10">
        <w:rPr>
          <w:sz w:val="26"/>
          <w:szCs w:val="26"/>
        </w:rPr>
        <w:fldChar w:fldCharType="begin"/>
      </w:r>
      <w:r w:rsidR="00BE5D10">
        <w:rPr>
          <w:sz w:val="26"/>
          <w:szCs w:val="26"/>
        </w:rPr>
        <w:instrText xml:space="preserve"> ADDIN ZOTERO_ITEM CSL_CITATION {"citationID":"GF3XqAZy","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BE5D10">
        <w:rPr>
          <w:sz w:val="26"/>
          <w:szCs w:val="26"/>
        </w:rPr>
        <w:fldChar w:fldCharType="separate"/>
      </w:r>
      <w:r w:rsidR="00BE5D10" w:rsidRPr="00BE5D10">
        <w:rPr>
          <w:rFonts w:ascii="Calibri" w:hAnsi="Calibri" w:cs="Calibri"/>
          <w:sz w:val="26"/>
        </w:rPr>
        <w:t>(Hasan, Morris and Probets, 2013)</w:t>
      </w:r>
      <w:r w:rsidR="00BE5D10">
        <w:rPr>
          <w:sz w:val="26"/>
          <w:szCs w:val="26"/>
        </w:rPr>
        <w:fldChar w:fldCharType="end"/>
      </w:r>
      <w:r w:rsidR="00BE5D10">
        <w:rPr>
          <w:sz w:val="26"/>
          <w:szCs w:val="26"/>
        </w:rPr>
        <w:t>.</w:t>
      </w:r>
    </w:p>
    <w:p w14:paraId="44AC846D" w14:textId="77777777" w:rsidR="009977C8" w:rsidRDefault="009977C8">
      <w:pPr>
        <w:spacing w:line="259" w:lineRule="auto"/>
        <w:rPr>
          <w:sz w:val="26"/>
          <w:szCs w:val="26"/>
        </w:rPr>
      </w:pPr>
      <w:r>
        <w:rPr>
          <w:sz w:val="26"/>
          <w:szCs w:val="26"/>
        </w:rPr>
        <w:br w:type="page"/>
      </w:r>
    </w:p>
    <w:p w14:paraId="71AC9C8C" w14:textId="7DDBF3B5" w:rsidR="009977C8" w:rsidRDefault="009977C8" w:rsidP="00ED2D80">
      <w:pPr>
        <w:pStyle w:val="Heading3"/>
        <w:ind w:left="-567"/>
        <w:rPr>
          <w:color w:val="0070C0"/>
          <w:sz w:val="28"/>
          <w:szCs w:val="28"/>
        </w:rPr>
      </w:pPr>
      <w:bookmarkStart w:id="6" w:name="_Toc47459488"/>
      <w:r>
        <w:rPr>
          <w:color w:val="0070C0"/>
          <w:sz w:val="28"/>
          <w:szCs w:val="28"/>
        </w:rPr>
        <w:lastRenderedPageBreak/>
        <w:t xml:space="preserve">2.2.2 </w:t>
      </w:r>
      <w:r w:rsidR="005A5450" w:rsidRPr="005A5450">
        <w:rPr>
          <w:color w:val="0070C0"/>
          <w:sz w:val="28"/>
          <w:szCs w:val="28"/>
        </w:rPr>
        <w:t xml:space="preserve">How can a website be implemented by using the </w:t>
      </w:r>
      <w:r w:rsidR="006B67E7">
        <w:rPr>
          <w:color w:val="0070C0"/>
          <w:sz w:val="28"/>
          <w:szCs w:val="28"/>
        </w:rPr>
        <w:t xml:space="preserve">ASP.NET </w:t>
      </w:r>
      <w:r w:rsidR="005A5450" w:rsidRPr="005A5450">
        <w:rPr>
          <w:color w:val="0070C0"/>
          <w:sz w:val="28"/>
          <w:szCs w:val="28"/>
        </w:rPr>
        <w:t xml:space="preserve">MVC (Model View </w:t>
      </w:r>
      <w:r w:rsidR="00C32BAA">
        <w:rPr>
          <w:color w:val="0070C0"/>
          <w:sz w:val="28"/>
          <w:szCs w:val="28"/>
        </w:rPr>
        <w:t xml:space="preserve">        </w:t>
      </w:r>
      <w:r w:rsidR="005A5450" w:rsidRPr="005A5450">
        <w:rPr>
          <w:color w:val="0070C0"/>
          <w:sz w:val="28"/>
          <w:szCs w:val="28"/>
        </w:rPr>
        <w:t>Controller) technology?</w:t>
      </w:r>
      <w:bookmarkEnd w:id="6"/>
    </w:p>
    <w:p w14:paraId="55500387" w14:textId="77777777" w:rsidR="00ED2D80" w:rsidRPr="00ED2D80" w:rsidRDefault="00ED2D80" w:rsidP="00ED2D80"/>
    <w:p w14:paraId="00AD095D" w14:textId="4BE774C9" w:rsidR="008667C8" w:rsidRDefault="00D41D6D" w:rsidP="00A57F69">
      <w:pPr>
        <w:spacing w:line="360" w:lineRule="auto"/>
        <w:ind w:left="-567"/>
        <w:jc w:val="both"/>
        <w:rPr>
          <w:sz w:val="26"/>
          <w:szCs w:val="26"/>
        </w:rPr>
      </w:pPr>
      <w:r w:rsidRPr="00D41D6D">
        <w:rPr>
          <w:sz w:val="26"/>
          <w:szCs w:val="26"/>
        </w:rPr>
        <w:t>Model-View-Controller</w:t>
      </w:r>
      <w:r w:rsidR="00F123B3">
        <w:rPr>
          <w:sz w:val="26"/>
          <w:szCs w:val="26"/>
        </w:rPr>
        <w:t xml:space="preserve"> </w:t>
      </w:r>
      <w:r w:rsidRPr="00D41D6D">
        <w:rPr>
          <w:sz w:val="26"/>
          <w:szCs w:val="26"/>
        </w:rPr>
        <w:t>(MVC) programming</w:t>
      </w:r>
      <w:r w:rsidR="005F7713">
        <w:rPr>
          <w:sz w:val="26"/>
          <w:szCs w:val="26"/>
        </w:rPr>
        <w:t xml:space="preserve"> </w:t>
      </w:r>
      <w:r w:rsidR="005F7713">
        <w:rPr>
          <w:sz w:val="26"/>
          <w:szCs w:val="26"/>
        </w:rPr>
        <w:fldChar w:fldCharType="begin"/>
      </w:r>
      <w:r w:rsidR="005F7713">
        <w:rPr>
          <w:sz w:val="26"/>
          <w:szCs w:val="26"/>
        </w:rPr>
        <w:instrText xml:space="preserve"> ADDIN ZOTERO_ITEM CSL_CITATION {"citationID":"Csli0mXY","properties":{"formattedCitation":"(Krasner, Pope and Systems, n.d.)","plainCitation":"(Krasner, Pope and Systems, n.d.)","noteIndex":0},"citationItems":[{"id":48,"uris":["http://zotero.org/users/local/4ht2L956/items/R7QQA54Z"],"uri":["http://zotero.org/users/local/4ht2L956/items/R7QQA54Z"],"itemData":{"id":48,"type":"article-journal","abstract":"This essay describes the Model-View-Controller (MVC) programming paradigm and methodology used in the Smalltalk-80TM programming system. MVC programming is the application of a three-way factoring, whereby objects of different classes take over the operations related to the application domain, the display of the application's state, and the user interaction with the model and the view. We present several extended examples of MVC implementations and of the layout of composite application views. The Appendices provide reference materials for the Smalltalk-80 programmer wishing to understand and use MVC better within the Smalltalk-80 system.","language":"en","page":"35","source":"Zotero","title":"A Description of the Model-View-Controller User Interface Paradigm in the Smalltalk-80 System","author":[{"family":"Krasner","given":"Glenn E"},{"family":"Pope","given":"Stephen T"},{"family":"Systems","given":"ParcPlace"}]}}],"schema":"https://github.com/citation-style-language/schema/raw/master/csl-citation.json"} </w:instrText>
      </w:r>
      <w:r w:rsidR="005F7713">
        <w:rPr>
          <w:sz w:val="26"/>
          <w:szCs w:val="26"/>
        </w:rPr>
        <w:fldChar w:fldCharType="separate"/>
      </w:r>
      <w:r w:rsidR="005F7713" w:rsidRPr="005F7713">
        <w:rPr>
          <w:rFonts w:ascii="Calibri" w:hAnsi="Calibri" w:cs="Calibri"/>
          <w:sz w:val="26"/>
        </w:rPr>
        <w:t>(Krasner, Pope and Systems, n.d.)</w:t>
      </w:r>
      <w:r w:rsidR="005F7713">
        <w:rPr>
          <w:sz w:val="26"/>
          <w:szCs w:val="26"/>
        </w:rPr>
        <w:fldChar w:fldCharType="end"/>
      </w:r>
      <w:r w:rsidRPr="00D41D6D">
        <w:rPr>
          <w:sz w:val="26"/>
          <w:szCs w:val="26"/>
        </w:rPr>
        <w:t xml:space="preserve"> is the implementation of this three-way computation, in which artefacts of various classes take over discovering important to the application domain (model), representation of the application state (view), and user interaction with the model and view (controller)</w:t>
      </w:r>
      <w:r w:rsidR="008F05F6">
        <w:rPr>
          <w:sz w:val="26"/>
          <w:szCs w:val="26"/>
        </w:rPr>
        <w:t xml:space="preserve">. </w:t>
      </w:r>
      <w:r w:rsidR="008F05F6" w:rsidRPr="008F05F6">
        <w:rPr>
          <w:sz w:val="26"/>
          <w:szCs w:val="26"/>
        </w:rPr>
        <w:t>ASP.NET MVC is Microsoft's open-source Platform. The software development system puts together the functionality of MVC (Model-View - Controller) design, the most up-to - date Agile development concepts and strategies and the best sections of the current ASP.NET platform</w:t>
      </w:r>
      <w:r w:rsidR="009C0964">
        <w:rPr>
          <w:sz w:val="26"/>
          <w:szCs w:val="26"/>
        </w:rPr>
        <w:t xml:space="preserve"> </w:t>
      </w:r>
      <w:r w:rsidR="009C0964">
        <w:rPr>
          <w:sz w:val="26"/>
          <w:szCs w:val="26"/>
        </w:rPr>
        <w:fldChar w:fldCharType="begin"/>
      </w:r>
      <w:r w:rsidR="009C0964">
        <w:rPr>
          <w:sz w:val="26"/>
          <w:szCs w:val="26"/>
        </w:rPr>
        <w:instrText xml:space="preserve"> ADDIN ZOTERO_ITEM CSL_CITATION {"citationID":"DWJlDhkk","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sidR="009C0964">
        <w:rPr>
          <w:sz w:val="26"/>
          <w:szCs w:val="26"/>
        </w:rPr>
        <w:fldChar w:fldCharType="separate"/>
      </w:r>
      <w:r w:rsidR="009C0964" w:rsidRPr="009C0964">
        <w:rPr>
          <w:rFonts w:ascii="Calibri" w:hAnsi="Calibri" w:cs="Calibri"/>
          <w:sz w:val="26"/>
        </w:rPr>
        <w:t>(Sarker and Apu, 2014)</w:t>
      </w:r>
      <w:r w:rsidR="009C0964">
        <w:rPr>
          <w:sz w:val="26"/>
          <w:szCs w:val="26"/>
        </w:rPr>
        <w:fldChar w:fldCharType="end"/>
      </w:r>
      <w:r w:rsidR="008F05F6" w:rsidRPr="008F05F6">
        <w:rPr>
          <w:sz w:val="26"/>
          <w:szCs w:val="26"/>
        </w:rPr>
        <w:t>.</w:t>
      </w:r>
    </w:p>
    <w:p w14:paraId="09781286" w14:textId="30FA12E1" w:rsidR="009000E3" w:rsidRDefault="00CB4927" w:rsidP="00CB4927">
      <w:pPr>
        <w:spacing w:line="360" w:lineRule="auto"/>
        <w:ind w:left="-567"/>
        <w:jc w:val="center"/>
        <w:rPr>
          <w:sz w:val="26"/>
          <w:szCs w:val="26"/>
        </w:rPr>
      </w:pPr>
      <w:r>
        <w:rPr>
          <w:noProof/>
        </w:rPr>
        <w:drawing>
          <wp:inline distT="0" distB="0" distL="0" distR="0" wp14:anchorId="75DD60EB" wp14:editId="48DC0EA8">
            <wp:extent cx="3190875" cy="23241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190875" cy="2324100"/>
                    </a:xfrm>
                    <a:prstGeom prst="rect">
                      <a:avLst/>
                    </a:prstGeom>
                  </pic:spPr>
                </pic:pic>
              </a:graphicData>
            </a:graphic>
          </wp:inline>
        </w:drawing>
      </w:r>
    </w:p>
    <w:p w14:paraId="04B31F67" w14:textId="364B090F" w:rsidR="00CB4927" w:rsidRDefault="00CB4927" w:rsidP="00CB492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niPmQ8C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Pr>
          <w:sz w:val="26"/>
          <w:szCs w:val="26"/>
        </w:rPr>
        <w:fldChar w:fldCharType="separate"/>
      </w:r>
      <w:r w:rsidRPr="00CB4927">
        <w:rPr>
          <w:rFonts w:ascii="Calibri" w:hAnsi="Calibri" w:cs="Calibri"/>
          <w:sz w:val="26"/>
        </w:rPr>
        <w:t>(Pop and Altar, 2014)</w:t>
      </w:r>
      <w:r>
        <w:rPr>
          <w:sz w:val="26"/>
          <w:szCs w:val="26"/>
        </w:rPr>
        <w:fldChar w:fldCharType="end"/>
      </w:r>
    </w:p>
    <w:p w14:paraId="77A753A5" w14:textId="508131E2" w:rsidR="004F6115" w:rsidRDefault="006D1B12" w:rsidP="006D1B12">
      <w:pPr>
        <w:spacing w:line="360" w:lineRule="auto"/>
        <w:ind w:left="-567"/>
        <w:jc w:val="both"/>
        <w:rPr>
          <w:sz w:val="26"/>
          <w:szCs w:val="26"/>
        </w:rPr>
      </w:pPr>
      <w:r w:rsidRPr="006D1B12">
        <w:rPr>
          <w:sz w:val="26"/>
          <w:szCs w:val="26"/>
        </w:rPr>
        <w:t>Trygve Reenskaug first conceived the MVC architecture model at Xerox Parc in the 1970s. As per him, "MVC 's fundamental aim is to close the gap between cognitive properties of the human user and the digital model present in the machine"</w:t>
      </w:r>
      <w:r w:rsidR="00995EEE">
        <w:rPr>
          <w:sz w:val="26"/>
          <w:szCs w:val="26"/>
        </w:rPr>
        <w:t xml:space="preserve">. </w:t>
      </w:r>
      <w:r w:rsidR="00995EEE" w:rsidRPr="00995EEE">
        <w:rPr>
          <w:sz w:val="26"/>
          <w:szCs w:val="26"/>
        </w:rPr>
        <w:t>The MVC pattern divides responsibilities into three major duties, thus enabling more effective collaboration. Growth, design and integration are those key roles</w:t>
      </w:r>
      <w:r w:rsidR="00A770AF">
        <w:rPr>
          <w:sz w:val="26"/>
          <w:szCs w:val="26"/>
        </w:rPr>
        <w:t xml:space="preserve"> </w:t>
      </w:r>
      <w:r w:rsidR="00A770AF">
        <w:rPr>
          <w:sz w:val="26"/>
          <w:szCs w:val="26"/>
        </w:rPr>
        <w:fldChar w:fldCharType="begin"/>
      </w:r>
      <w:r w:rsidR="00A770AF">
        <w:rPr>
          <w:sz w:val="26"/>
          <w:szCs w:val="26"/>
        </w:rPr>
        <w:instrText xml:space="preserve"> ADDIN ZOTERO_ITEM CSL_CITATION {"citationID":"nMvikh85","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sidR="00A770AF">
        <w:rPr>
          <w:sz w:val="26"/>
          <w:szCs w:val="26"/>
        </w:rPr>
        <w:fldChar w:fldCharType="separate"/>
      </w:r>
      <w:r w:rsidR="00A770AF" w:rsidRPr="00A770AF">
        <w:rPr>
          <w:rFonts w:ascii="Calibri" w:hAnsi="Calibri" w:cs="Calibri"/>
          <w:sz w:val="26"/>
        </w:rPr>
        <w:t>(Pop and Altar, 2014)</w:t>
      </w:r>
      <w:r w:rsidR="00A770AF">
        <w:rPr>
          <w:sz w:val="26"/>
          <w:szCs w:val="26"/>
        </w:rPr>
        <w:fldChar w:fldCharType="end"/>
      </w:r>
      <w:r w:rsidR="00995EEE" w:rsidRPr="00995EEE">
        <w:rPr>
          <w:sz w:val="26"/>
          <w:szCs w:val="26"/>
        </w:rPr>
        <w:t>.</w:t>
      </w:r>
      <w:r w:rsidR="00A770AF">
        <w:rPr>
          <w:sz w:val="26"/>
          <w:szCs w:val="26"/>
        </w:rPr>
        <w:t xml:space="preserve"> </w:t>
      </w:r>
      <w:r w:rsidR="00BB5C86" w:rsidRPr="00BB5C86">
        <w:rPr>
          <w:sz w:val="26"/>
          <w:szCs w:val="26"/>
        </w:rPr>
        <w:t>Software developers who are accountable for the application's logic assume the development role. They do data query, validate, process and more</w:t>
      </w:r>
      <w:r w:rsidR="00BB5C86">
        <w:rPr>
          <w:sz w:val="26"/>
          <w:szCs w:val="26"/>
        </w:rPr>
        <w:t xml:space="preserve">. </w:t>
      </w:r>
      <w:r w:rsidR="00BB5C86" w:rsidRPr="00BB5C86">
        <w:rPr>
          <w:sz w:val="26"/>
          <w:szCs w:val="26"/>
        </w:rPr>
        <w:t xml:space="preserve">The design role is for the development team who are responsible for the appearance and feel of the site. They view data provided from the </w:t>
      </w:r>
      <w:r w:rsidR="00BB5C86" w:rsidRPr="00BB5C86">
        <w:rPr>
          <w:sz w:val="26"/>
          <w:szCs w:val="26"/>
        </w:rPr>
        <w:lastRenderedPageBreak/>
        <w:t>programmers who are operating on the first function.</w:t>
      </w:r>
      <w:r w:rsidR="0025007D">
        <w:rPr>
          <w:sz w:val="26"/>
          <w:szCs w:val="26"/>
        </w:rPr>
        <w:t xml:space="preserve"> </w:t>
      </w:r>
      <w:r w:rsidR="0025007D" w:rsidRPr="0025007D">
        <w:rPr>
          <w:sz w:val="26"/>
          <w:szCs w:val="26"/>
        </w:rPr>
        <w:t>The position of integration combines programmers with accountability for gluing the work of the two previous positions.</w:t>
      </w:r>
    </w:p>
    <w:p w14:paraId="07637A3B" w14:textId="591B4A01" w:rsidR="00EE1896" w:rsidRDefault="00D865CC" w:rsidP="006D1B12">
      <w:pPr>
        <w:spacing w:line="360" w:lineRule="auto"/>
        <w:ind w:left="-567"/>
        <w:jc w:val="both"/>
        <w:rPr>
          <w:sz w:val="26"/>
          <w:szCs w:val="26"/>
        </w:rPr>
      </w:pPr>
      <w:r>
        <w:rPr>
          <w:sz w:val="26"/>
          <w:szCs w:val="26"/>
        </w:rPr>
        <w:t>The MVC (Model-View-Controller) technology</w:t>
      </w:r>
      <w:r w:rsidR="005C1ADA">
        <w:rPr>
          <w:sz w:val="26"/>
          <w:szCs w:val="26"/>
        </w:rPr>
        <w:t xml:space="preserve"> </w:t>
      </w:r>
      <w:r w:rsidR="005C1ADA">
        <w:rPr>
          <w:sz w:val="26"/>
          <w:szCs w:val="26"/>
        </w:rPr>
        <w:fldChar w:fldCharType="begin"/>
      </w:r>
      <w:r w:rsidR="005C1ADA">
        <w:rPr>
          <w:sz w:val="26"/>
          <w:szCs w:val="26"/>
        </w:rPr>
        <w:instrText xml:space="preserve"> ADDIN ZOTERO_ITEM CSL_CITATION {"citationID":"VUT8upLP","properties":{"formattedCitation":"(Prabowo, 2015)","plainCitation":"(Prabowo, 2015)","noteIndex":0},"citationItems":[{"id":42,"uris":["http://zotero.org/users/local/4ht2L956/items/7ZV42Y2K"],"uri":["http://zotero.org/users/local/4ht2L956/items/7ZV42Y2K"],"itemData":{"id":42,"type":"article-journal","abstract":"Buying and selling is already often done in life. Buyers come to the seller to make the purchase. But it can be made easy with electronic commerce (e-commerce). E-commerce utilizing Internet technology that is already familiar to most people. By using the website, the seller can display the product so buyers do not have to come to the seller formerly.The use of Model View Controller would be helpful in the application development because it will be more easily understood by developers. MVC mechanism is a separate application development based major components that build an application such as the manipulation of data (model), user interface (View), and part of the control (Controller) in a web application. CodeIgniter Framework will be applied in making the application because it has libraries in it so that it will ease the development of applications.The implementation of MVC (Model View Controller) with CodeIgniter Framework, applications become easier to be developed by the next developer. Mobile applications by applying the Framework Phonegap will easier for mobile device users to obtain information about the products. This system has a push notification feature that makes the admin or employee can obtain information quickly and timely.","container-title":"Data Manajemen dan Teknologi Informasi (DASI)","ISSN":"1411-3201","issue":"1","language":"id","note":"number: 1","page":"23","source":"ojs.amikom.ac.id","title":"WEBSITE E-COMMERCE MENGGUNAKAN MODEL VIEW CONTROLLER ( MVC ) DENGAN FRAMEWORK CODEIGNITER Studi Kasus : Toko Miniatur","title-short":"WEBSITE E-COMMERCE MENGGUNAKAN MODEL VIEW CONTROLLER ( MVC ) DENGAN FRAMEWORK CODEIGNITER Studi Kasus","volume":"16","author":[{"family":"Prabowo","given":"Donni"}],"issued":{"date-parts":[["2015",3,1]]}}}],"schema":"https://github.com/citation-style-language/schema/raw/master/csl-citation.json"} </w:instrText>
      </w:r>
      <w:r w:rsidR="005C1ADA">
        <w:rPr>
          <w:sz w:val="26"/>
          <w:szCs w:val="26"/>
        </w:rPr>
        <w:fldChar w:fldCharType="separate"/>
      </w:r>
      <w:r w:rsidR="005C1ADA" w:rsidRPr="005C1ADA">
        <w:rPr>
          <w:rFonts w:ascii="Calibri" w:hAnsi="Calibri" w:cs="Calibri"/>
          <w:sz w:val="26"/>
        </w:rPr>
        <w:t>(Prabowo, 2015)</w:t>
      </w:r>
      <w:r w:rsidR="005C1ADA">
        <w:rPr>
          <w:sz w:val="26"/>
          <w:szCs w:val="26"/>
        </w:rPr>
        <w:fldChar w:fldCharType="end"/>
      </w:r>
      <w:r>
        <w:rPr>
          <w:sz w:val="26"/>
          <w:szCs w:val="26"/>
        </w:rPr>
        <w:t xml:space="preserve"> is broken down into three different parts, the three different parts are:</w:t>
      </w:r>
    </w:p>
    <w:p w14:paraId="63223547" w14:textId="22537D3D" w:rsidR="00D865CC" w:rsidRDefault="00D865CC" w:rsidP="00D865CC">
      <w:pPr>
        <w:pStyle w:val="ListParagraph"/>
        <w:numPr>
          <w:ilvl w:val="0"/>
          <w:numId w:val="3"/>
        </w:numPr>
        <w:spacing w:line="360" w:lineRule="auto"/>
        <w:jc w:val="both"/>
        <w:rPr>
          <w:sz w:val="26"/>
          <w:szCs w:val="26"/>
        </w:rPr>
      </w:pPr>
      <w:r>
        <w:rPr>
          <w:sz w:val="26"/>
          <w:szCs w:val="26"/>
        </w:rPr>
        <w:t xml:space="preserve">Users </w:t>
      </w:r>
    </w:p>
    <w:p w14:paraId="77F8486D" w14:textId="630065A7" w:rsidR="00D865CC" w:rsidRDefault="00D865CC" w:rsidP="00D865CC">
      <w:pPr>
        <w:pStyle w:val="ListParagraph"/>
        <w:numPr>
          <w:ilvl w:val="0"/>
          <w:numId w:val="3"/>
        </w:numPr>
        <w:spacing w:line="360" w:lineRule="auto"/>
        <w:jc w:val="both"/>
        <w:rPr>
          <w:sz w:val="26"/>
          <w:szCs w:val="26"/>
        </w:rPr>
      </w:pPr>
      <w:r>
        <w:rPr>
          <w:sz w:val="26"/>
          <w:szCs w:val="26"/>
        </w:rPr>
        <w:t>MVC components</w:t>
      </w:r>
    </w:p>
    <w:p w14:paraId="15C922AF" w14:textId="7AE5709B" w:rsidR="004437A1" w:rsidRDefault="00D865CC" w:rsidP="004437A1">
      <w:pPr>
        <w:pStyle w:val="ListParagraph"/>
        <w:numPr>
          <w:ilvl w:val="0"/>
          <w:numId w:val="3"/>
        </w:numPr>
        <w:spacing w:line="360" w:lineRule="auto"/>
        <w:jc w:val="both"/>
        <w:rPr>
          <w:sz w:val="26"/>
          <w:szCs w:val="26"/>
        </w:rPr>
      </w:pPr>
      <w:r>
        <w:rPr>
          <w:sz w:val="26"/>
          <w:szCs w:val="26"/>
        </w:rPr>
        <w:t>Database</w:t>
      </w:r>
    </w:p>
    <w:p w14:paraId="2B7B4119" w14:textId="171CB18D" w:rsidR="004437A1" w:rsidRDefault="00E75F3A" w:rsidP="004437A1">
      <w:pPr>
        <w:spacing w:line="360" w:lineRule="auto"/>
        <w:ind w:left="-567"/>
        <w:jc w:val="both"/>
        <w:rPr>
          <w:sz w:val="26"/>
          <w:szCs w:val="26"/>
        </w:rPr>
      </w:pPr>
      <w:r w:rsidRPr="00E75F3A">
        <w:rPr>
          <w:sz w:val="26"/>
          <w:szCs w:val="26"/>
        </w:rPr>
        <w:t>The very first stage is only composed of users. User can submit requests and get reaction from the middle stage's 'View' components. Secondly, there are three elements called 'Model, View and Controller' in the middle stage. These components can interact with each other, and process information. Finally, the third stage contains only the database where per</w:t>
      </w:r>
      <w:r>
        <w:rPr>
          <w:sz w:val="26"/>
          <w:szCs w:val="26"/>
        </w:rPr>
        <w:t>m</w:t>
      </w:r>
      <w:r w:rsidRPr="00E75F3A">
        <w:rPr>
          <w:sz w:val="26"/>
          <w:szCs w:val="26"/>
        </w:rPr>
        <w:t>entally the data is stored</w:t>
      </w:r>
      <w:r w:rsidR="004B041F">
        <w:rPr>
          <w:sz w:val="26"/>
          <w:szCs w:val="26"/>
        </w:rPr>
        <w:t xml:space="preserve"> </w:t>
      </w:r>
      <w:r w:rsidR="004B041F">
        <w:rPr>
          <w:sz w:val="26"/>
          <w:szCs w:val="26"/>
        </w:rPr>
        <w:fldChar w:fldCharType="begin"/>
      </w:r>
      <w:r w:rsidR="004B041F">
        <w:rPr>
          <w:sz w:val="26"/>
          <w:szCs w:val="26"/>
        </w:rPr>
        <w:instrText xml:space="preserve"> ADDIN ZOTERO_ITEM CSL_CITATION {"citationID":"5LZAlIrq","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4B041F">
        <w:rPr>
          <w:sz w:val="26"/>
          <w:szCs w:val="26"/>
        </w:rPr>
        <w:fldChar w:fldCharType="separate"/>
      </w:r>
      <w:r w:rsidR="004B041F" w:rsidRPr="004B041F">
        <w:rPr>
          <w:rFonts w:ascii="Calibri" w:hAnsi="Calibri" w:cs="Calibri"/>
          <w:sz w:val="26"/>
        </w:rPr>
        <w:t>(Berardi, Katawazi and Bellinaso, 2009)</w:t>
      </w:r>
      <w:r w:rsidR="004B041F">
        <w:rPr>
          <w:sz w:val="26"/>
          <w:szCs w:val="26"/>
        </w:rPr>
        <w:fldChar w:fldCharType="end"/>
      </w:r>
      <w:r w:rsidRPr="00E75F3A">
        <w:rPr>
          <w:sz w:val="26"/>
          <w:szCs w:val="26"/>
        </w:rPr>
        <w:t>.</w:t>
      </w:r>
      <w:r w:rsidR="000823CF">
        <w:rPr>
          <w:sz w:val="26"/>
          <w:szCs w:val="26"/>
        </w:rPr>
        <w:t xml:space="preserve"> </w:t>
      </w:r>
    </w:p>
    <w:p w14:paraId="42D43CE6" w14:textId="01146EAA" w:rsidR="000823CF" w:rsidRDefault="000823CF" w:rsidP="000823CF">
      <w:pPr>
        <w:spacing w:line="360" w:lineRule="auto"/>
        <w:ind w:left="-567"/>
        <w:jc w:val="center"/>
        <w:rPr>
          <w:sz w:val="26"/>
          <w:szCs w:val="26"/>
        </w:rPr>
      </w:pPr>
      <w:r>
        <w:rPr>
          <w:noProof/>
        </w:rPr>
        <w:drawing>
          <wp:inline distT="0" distB="0" distL="0" distR="0" wp14:anchorId="7637F4AF" wp14:editId="5C75B395">
            <wp:extent cx="4533900" cy="2054689"/>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8515" cy="2074908"/>
                    </a:xfrm>
                    <a:prstGeom prst="rect">
                      <a:avLst/>
                    </a:prstGeom>
                  </pic:spPr>
                </pic:pic>
              </a:graphicData>
            </a:graphic>
          </wp:inline>
        </w:drawing>
      </w:r>
    </w:p>
    <w:p w14:paraId="07E62E40" w14:textId="2A1B1046" w:rsidR="00313D3D" w:rsidRDefault="009703A8" w:rsidP="009703A8">
      <w:pPr>
        <w:spacing w:line="360" w:lineRule="auto"/>
        <w:ind w:left="-567"/>
        <w:jc w:val="center"/>
        <w:rPr>
          <w:sz w:val="26"/>
          <w:szCs w:val="26"/>
        </w:rPr>
      </w:pPr>
      <w:r>
        <w:rPr>
          <w:sz w:val="26"/>
          <w:szCs w:val="26"/>
        </w:rPr>
        <w:fldChar w:fldCharType="begin"/>
      </w:r>
      <w:r>
        <w:rPr>
          <w:sz w:val="26"/>
          <w:szCs w:val="26"/>
        </w:rPr>
        <w:instrText xml:space="preserve"> ADDIN ZOTERO_ITEM CSL_CITATION {"citationID":"Elmyv2sV","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Pr>
          <w:sz w:val="26"/>
          <w:szCs w:val="26"/>
        </w:rPr>
        <w:fldChar w:fldCharType="separate"/>
      </w:r>
      <w:r w:rsidRPr="009703A8">
        <w:rPr>
          <w:rFonts w:ascii="Calibri" w:hAnsi="Calibri" w:cs="Calibri"/>
          <w:sz w:val="26"/>
        </w:rPr>
        <w:t>(Sarker and Apu, 2014)</w:t>
      </w:r>
      <w:r>
        <w:rPr>
          <w:sz w:val="26"/>
          <w:szCs w:val="26"/>
        </w:rPr>
        <w:fldChar w:fldCharType="end"/>
      </w:r>
    </w:p>
    <w:p w14:paraId="6B4C0699" w14:textId="2B6418E9" w:rsidR="009703A8" w:rsidRDefault="00D91C49" w:rsidP="00D91C49">
      <w:pPr>
        <w:spacing w:line="360" w:lineRule="auto"/>
        <w:ind w:left="-567"/>
        <w:jc w:val="both"/>
        <w:rPr>
          <w:sz w:val="26"/>
          <w:szCs w:val="26"/>
        </w:rPr>
      </w:pPr>
      <w:r w:rsidRPr="00D91C49">
        <w:rPr>
          <w:sz w:val="26"/>
          <w:szCs w:val="26"/>
        </w:rPr>
        <w:t xml:space="preserve">User feedback is acknowledged via the graphical user interface </w:t>
      </w:r>
      <w:r>
        <w:rPr>
          <w:sz w:val="26"/>
          <w:szCs w:val="26"/>
        </w:rPr>
        <w:t xml:space="preserve">(GUI) </w:t>
      </w:r>
      <w:r w:rsidRPr="00D91C49">
        <w:rPr>
          <w:sz w:val="26"/>
          <w:szCs w:val="26"/>
        </w:rPr>
        <w:t>through the 'View' element. The user interactions can be button clicks or menu selection in a stand-alone GUI client.</w:t>
      </w:r>
      <w:r>
        <w:rPr>
          <w:sz w:val="26"/>
          <w:szCs w:val="26"/>
        </w:rPr>
        <w:t xml:space="preserve"> </w:t>
      </w:r>
      <w:r w:rsidR="000A4095" w:rsidRPr="000A4095">
        <w:rPr>
          <w:sz w:val="26"/>
          <w:szCs w:val="26"/>
        </w:rPr>
        <w:t>The 'Controller' mechanisms requests from users. The Controller calls methods in the View and Model to perform the desired action on the basis of the user request.</w:t>
      </w:r>
      <w:r w:rsidR="00F97C46">
        <w:rPr>
          <w:sz w:val="26"/>
          <w:szCs w:val="26"/>
        </w:rPr>
        <w:t xml:space="preserve"> </w:t>
      </w:r>
      <w:r w:rsidR="00F97C46" w:rsidRPr="00F97C46">
        <w:rPr>
          <w:sz w:val="26"/>
          <w:szCs w:val="26"/>
        </w:rPr>
        <w:t>The 'View' takes responsibility for the model 's performance. A simple GUI view connects to a device and allows the display surface to its contents</w:t>
      </w:r>
      <w:r w:rsidR="00677E05">
        <w:rPr>
          <w:sz w:val="26"/>
          <w:szCs w:val="26"/>
        </w:rPr>
        <w:t xml:space="preserve"> </w:t>
      </w:r>
      <w:r w:rsidR="00677E05">
        <w:rPr>
          <w:sz w:val="26"/>
          <w:szCs w:val="26"/>
        </w:rPr>
        <w:fldChar w:fldCharType="begin"/>
      </w:r>
      <w:r w:rsidR="00677E05">
        <w:rPr>
          <w:sz w:val="26"/>
          <w:szCs w:val="26"/>
        </w:rPr>
        <w:instrText xml:space="preserve"> ADDIN ZOTERO_ITEM CSL_CITATION {"citationID":"NUjwe9z4","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677E05">
        <w:rPr>
          <w:sz w:val="26"/>
          <w:szCs w:val="26"/>
        </w:rPr>
        <w:fldChar w:fldCharType="separate"/>
      </w:r>
      <w:r w:rsidR="00677E05" w:rsidRPr="00677E05">
        <w:rPr>
          <w:rFonts w:ascii="Calibri" w:hAnsi="Calibri" w:cs="Calibri"/>
          <w:sz w:val="26"/>
        </w:rPr>
        <w:t>(Berardi, Katawazi and Bellinaso, 2009)</w:t>
      </w:r>
      <w:r w:rsidR="00677E05">
        <w:rPr>
          <w:sz w:val="26"/>
          <w:szCs w:val="26"/>
        </w:rPr>
        <w:fldChar w:fldCharType="end"/>
      </w:r>
      <w:r w:rsidR="00F97C46" w:rsidRPr="00F97C46">
        <w:rPr>
          <w:sz w:val="26"/>
          <w:szCs w:val="26"/>
        </w:rPr>
        <w:t>.</w:t>
      </w:r>
    </w:p>
    <w:p w14:paraId="3A1C79C9" w14:textId="2D7542CC" w:rsidR="00A75421" w:rsidRDefault="00A75421" w:rsidP="00D91C49">
      <w:pPr>
        <w:spacing w:line="360" w:lineRule="auto"/>
        <w:ind w:left="-567"/>
        <w:jc w:val="both"/>
        <w:rPr>
          <w:sz w:val="26"/>
          <w:szCs w:val="26"/>
        </w:rPr>
      </w:pPr>
    </w:p>
    <w:tbl>
      <w:tblPr>
        <w:tblStyle w:val="GridTable4"/>
        <w:tblpPr w:leftFromText="180" w:rightFromText="180" w:vertAnchor="text" w:horzAnchor="page" w:tblpX="931" w:tblpY="511"/>
        <w:tblW w:w="10336" w:type="dxa"/>
        <w:tblLook w:val="04A0" w:firstRow="1" w:lastRow="0" w:firstColumn="1" w:lastColumn="0" w:noHBand="0" w:noVBand="1"/>
      </w:tblPr>
      <w:tblGrid>
        <w:gridCol w:w="5168"/>
        <w:gridCol w:w="5168"/>
      </w:tblGrid>
      <w:tr w:rsidR="00713E15" w14:paraId="154BB461" w14:textId="77777777" w:rsidTr="00713E15">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5168" w:type="dxa"/>
          </w:tcPr>
          <w:p w14:paraId="7C58313F" w14:textId="77777777" w:rsidR="00713E15" w:rsidRDefault="00713E15" w:rsidP="00713E15">
            <w:pPr>
              <w:spacing w:line="360" w:lineRule="auto"/>
              <w:jc w:val="center"/>
              <w:rPr>
                <w:b w:val="0"/>
                <w:bCs w:val="0"/>
                <w:sz w:val="26"/>
                <w:szCs w:val="26"/>
              </w:rPr>
            </w:pPr>
            <w:r>
              <w:rPr>
                <w:b w:val="0"/>
                <w:bCs w:val="0"/>
                <w:sz w:val="26"/>
                <w:szCs w:val="26"/>
              </w:rPr>
              <w:lastRenderedPageBreak/>
              <w:t>Strengths</w:t>
            </w:r>
          </w:p>
        </w:tc>
        <w:tc>
          <w:tcPr>
            <w:tcW w:w="5168" w:type="dxa"/>
          </w:tcPr>
          <w:p w14:paraId="5E664AAD" w14:textId="77777777" w:rsidR="00713E15" w:rsidRDefault="00713E15" w:rsidP="00713E15">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6"/>
                <w:szCs w:val="26"/>
              </w:rPr>
            </w:pPr>
            <w:r>
              <w:rPr>
                <w:b w:val="0"/>
                <w:bCs w:val="0"/>
                <w:sz w:val="26"/>
                <w:szCs w:val="26"/>
              </w:rPr>
              <w:t>Weakness</w:t>
            </w:r>
          </w:p>
        </w:tc>
      </w:tr>
      <w:tr w:rsidR="00713E15" w14:paraId="6BFB13F2" w14:textId="77777777" w:rsidTr="00713E15">
        <w:trPr>
          <w:cnfStyle w:val="000000100000" w:firstRow="0" w:lastRow="0" w:firstColumn="0" w:lastColumn="0" w:oddVBand="0" w:evenVBand="0" w:oddHBand="1" w:evenHBand="0" w:firstRowFirstColumn="0" w:firstRowLastColumn="0" w:lastRowFirstColumn="0" w:lastRowLastColumn="0"/>
          <w:trHeight w:val="1493"/>
        </w:trPr>
        <w:tc>
          <w:tcPr>
            <w:cnfStyle w:val="001000000000" w:firstRow="0" w:lastRow="0" w:firstColumn="1" w:lastColumn="0" w:oddVBand="0" w:evenVBand="0" w:oddHBand="0" w:evenHBand="0" w:firstRowFirstColumn="0" w:firstRowLastColumn="0" w:lastRowFirstColumn="0" w:lastRowLastColumn="0"/>
            <w:tcW w:w="5168" w:type="dxa"/>
          </w:tcPr>
          <w:p w14:paraId="1453A570" w14:textId="77777777" w:rsidR="00713E15" w:rsidRPr="00713E15" w:rsidRDefault="00713E15" w:rsidP="00713E15">
            <w:pPr>
              <w:ind w:left="-57"/>
              <w:rPr>
                <w:b w:val="0"/>
                <w:bCs w:val="0"/>
                <w:sz w:val="26"/>
                <w:szCs w:val="26"/>
              </w:rPr>
            </w:pPr>
            <w:r w:rsidRPr="00713E15">
              <w:rPr>
                <w:b w:val="0"/>
                <w:bCs w:val="0"/>
                <w:sz w:val="26"/>
                <w:szCs w:val="26"/>
              </w:rPr>
              <w:t>Gives precise control across created HTML</w:t>
            </w:r>
          </w:p>
        </w:tc>
        <w:tc>
          <w:tcPr>
            <w:tcW w:w="5168" w:type="dxa"/>
          </w:tcPr>
          <w:p w14:paraId="67FE7601" w14:textId="77777777" w:rsidR="00713E15" w:rsidRPr="00D236E0" w:rsidRDefault="00713E15" w:rsidP="00713E15">
            <w:pPr>
              <w:pStyle w:val="ListParagraph"/>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t event driven by the framework, so it may be more difficult for ASP.NET webform developers to understand</w:t>
            </w:r>
          </w:p>
          <w:p w14:paraId="2801E6AC"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534D375B"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1A392559" w14:textId="77777777" w:rsidR="00713E15" w:rsidRPr="00713E15" w:rsidRDefault="00713E15" w:rsidP="00713E15">
            <w:pPr>
              <w:spacing w:line="360" w:lineRule="auto"/>
              <w:ind w:left="-57"/>
              <w:rPr>
                <w:b w:val="0"/>
                <w:bCs w:val="0"/>
                <w:sz w:val="26"/>
                <w:szCs w:val="26"/>
              </w:rPr>
            </w:pPr>
            <w:r w:rsidRPr="00713E15">
              <w:rPr>
                <w:b w:val="0"/>
                <w:bCs w:val="0"/>
                <w:sz w:val="26"/>
                <w:szCs w:val="26"/>
              </w:rPr>
              <w:t>Clear separation of concerns</w:t>
            </w:r>
          </w:p>
        </w:tc>
        <w:tc>
          <w:tcPr>
            <w:tcW w:w="5168" w:type="dxa"/>
          </w:tcPr>
          <w:p w14:paraId="1D5A99AE" w14:textId="77777777" w:rsidR="00713E15" w:rsidRPr="00D236E0" w:rsidRDefault="00713E15" w:rsidP="00713E15">
            <w:pPr>
              <w:pStyle w:val="ListParagraph"/>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Requires the need to understand, at least at basic level, HTTP, HTML, CSS and JavaScript</w:t>
            </w:r>
          </w:p>
          <w:p w14:paraId="37C67397"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09FC6DB5"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54516D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upports all the core ASP.NET features, like authentication, caching, membership and so on</w:t>
            </w:r>
          </w:p>
          <w:p w14:paraId="52D676B8" w14:textId="77777777" w:rsidR="00713E15" w:rsidRDefault="00713E15" w:rsidP="00713E15">
            <w:pPr>
              <w:spacing w:line="360" w:lineRule="auto"/>
              <w:ind w:left="-57"/>
              <w:rPr>
                <w:b w:val="0"/>
                <w:bCs w:val="0"/>
                <w:sz w:val="26"/>
                <w:szCs w:val="26"/>
              </w:rPr>
            </w:pPr>
          </w:p>
        </w:tc>
        <w:tc>
          <w:tcPr>
            <w:tcW w:w="5168" w:type="dxa"/>
          </w:tcPr>
          <w:p w14:paraId="08955819" w14:textId="77777777" w:rsidR="00713E15" w:rsidRPr="00D236E0"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Third-party library support is not as strong</w:t>
            </w:r>
          </w:p>
          <w:p w14:paraId="64617618"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7AB417DD"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34097D50"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ize of pages generated typically much smaller because of the lack of view state</w:t>
            </w:r>
          </w:p>
          <w:p w14:paraId="6B19479E" w14:textId="77777777" w:rsidR="00713E15" w:rsidRDefault="00713E15" w:rsidP="00713E15">
            <w:pPr>
              <w:spacing w:line="360" w:lineRule="auto"/>
              <w:ind w:left="-57"/>
              <w:rPr>
                <w:b w:val="0"/>
                <w:bCs w:val="0"/>
                <w:sz w:val="26"/>
                <w:szCs w:val="26"/>
              </w:rPr>
            </w:pPr>
          </w:p>
        </w:tc>
        <w:tc>
          <w:tcPr>
            <w:tcW w:w="5168" w:type="dxa"/>
          </w:tcPr>
          <w:p w14:paraId="43DD6545" w14:textId="77777777" w:rsidR="00713E15" w:rsidRPr="00D236E0" w:rsidRDefault="00713E15" w:rsidP="00713E15">
            <w:pPr>
              <w:pStyle w:val="ListParagraph"/>
              <w:numPr>
                <w:ilvl w:val="0"/>
                <w:numId w:val="5"/>
              </w:num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No direct upgrades path from Web Forms</w:t>
            </w:r>
          </w:p>
          <w:p w14:paraId="1F82DF0F"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12E76250"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6A047C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Easy integration with JavaScript frameworks like jQuery or Yahoo UI frameworks</w:t>
            </w:r>
          </w:p>
          <w:p w14:paraId="491CFD80" w14:textId="77777777" w:rsidR="00713E15" w:rsidRDefault="00713E15" w:rsidP="00713E15">
            <w:pPr>
              <w:spacing w:line="360" w:lineRule="auto"/>
              <w:ind w:left="-57"/>
              <w:rPr>
                <w:b w:val="0"/>
                <w:bCs w:val="0"/>
                <w:sz w:val="26"/>
                <w:szCs w:val="26"/>
              </w:rPr>
            </w:pPr>
          </w:p>
        </w:tc>
        <w:tc>
          <w:tcPr>
            <w:tcW w:w="5168" w:type="dxa"/>
          </w:tcPr>
          <w:p w14:paraId="7835FCF3" w14:textId="77777777" w:rsidR="00713E15" w:rsidRPr="00713E15"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 ViewState and PostBack model</w:t>
            </w:r>
          </w:p>
          <w:p w14:paraId="4A35F43B"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bl>
    <w:p w14:paraId="142FA0C5" w14:textId="016A577A" w:rsidR="00D236E0" w:rsidRPr="00713E15" w:rsidRDefault="00BB2073" w:rsidP="00713E15">
      <w:pPr>
        <w:spacing w:line="360" w:lineRule="auto"/>
        <w:ind w:left="-567"/>
        <w:jc w:val="both"/>
        <w:rPr>
          <w:sz w:val="26"/>
          <w:szCs w:val="26"/>
        </w:rPr>
      </w:pPr>
      <w:r>
        <w:rPr>
          <w:sz w:val="26"/>
          <w:szCs w:val="26"/>
        </w:rPr>
        <w:t>Below are some of the pros &amp; cons of the MVC technology</w:t>
      </w:r>
      <w:r w:rsidR="00215826">
        <w:rPr>
          <w:sz w:val="26"/>
          <w:szCs w:val="26"/>
        </w:rPr>
        <w:t xml:space="preserve"> </w:t>
      </w:r>
      <w:r w:rsidR="00215826">
        <w:rPr>
          <w:sz w:val="26"/>
          <w:szCs w:val="26"/>
        </w:rPr>
        <w:fldChar w:fldCharType="begin"/>
      </w:r>
      <w:r w:rsidR="00215826">
        <w:rPr>
          <w:sz w:val="26"/>
          <w:szCs w:val="26"/>
        </w:rPr>
        <w:instrText xml:space="preserve"> ADDIN ZOTERO_ITEM CSL_CITATION {"citationID":"I1wB1Q8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sidR="00215826">
        <w:rPr>
          <w:sz w:val="26"/>
          <w:szCs w:val="26"/>
        </w:rPr>
        <w:fldChar w:fldCharType="separate"/>
      </w:r>
      <w:r w:rsidR="00215826" w:rsidRPr="00215826">
        <w:rPr>
          <w:rFonts w:ascii="Calibri" w:hAnsi="Calibri" w:cs="Calibri"/>
          <w:sz w:val="26"/>
        </w:rPr>
        <w:t>(Pop and Altar, 2014)</w:t>
      </w:r>
      <w:r w:rsidR="00215826">
        <w:rPr>
          <w:sz w:val="26"/>
          <w:szCs w:val="26"/>
        </w:rPr>
        <w:fldChar w:fldCharType="end"/>
      </w:r>
      <w:r>
        <w:rPr>
          <w:sz w:val="26"/>
          <w:szCs w:val="26"/>
        </w:rPr>
        <w:t>:</w:t>
      </w:r>
    </w:p>
    <w:p w14:paraId="0DFCB465" w14:textId="1A9126FF" w:rsidR="00713E15" w:rsidRDefault="00713E15" w:rsidP="00713E15">
      <w:pPr>
        <w:spacing w:line="360" w:lineRule="auto"/>
        <w:jc w:val="both"/>
        <w:rPr>
          <w:b/>
          <w:bCs/>
          <w:sz w:val="26"/>
          <w:szCs w:val="26"/>
        </w:rPr>
      </w:pPr>
    </w:p>
    <w:p w14:paraId="4D91C466" w14:textId="77777777" w:rsidR="009D0AFC" w:rsidRPr="00713E15" w:rsidRDefault="009D0AFC" w:rsidP="00713E15">
      <w:pPr>
        <w:spacing w:line="360" w:lineRule="auto"/>
        <w:jc w:val="both"/>
        <w:rPr>
          <w:b/>
          <w:bCs/>
          <w:sz w:val="26"/>
          <w:szCs w:val="26"/>
        </w:rPr>
      </w:pPr>
    </w:p>
    <w:p w14:paraId="03C32909" w14:textId="6FBB5B08" w:rsidR="0017464C" w:rsidRDefault="00B20E7F" w:rsidP="009D0AFC">
      <w:pPr>
        <w:pStyle w:val="Heading3"/>
        <w:ind w:left="-567"/>
        <w:rPr>
          <w:color w:val="0070C0"/>
          <w:sz w:val="28"/>
          <w:szCs w:val="28"/>
        </w:rPr>
      </w:pPr>
      <w:bookmarkStart w:id="7" w:name="_Toc47459489"/>
      <w:r>
        <w:rPr>
          <w:color w:val="0070C0"/>
          <w:sz w:val="28"/>
          <w:szCs w:val="28"/>
        </w:rPr>
        <w:t>2.2.3</w:t>
      </w:r>
      <w:r w:rsidR="00C20267">
        <w:rPr>
          <w:color w:val="0070C0"/>
          <w:sz w:val="28"/>
          <w:szCs w:val="28"/>
        </w:rPr>
        <w:t xml:space="preserve"> </w:t>
      </w:r>
      <w:r w:rsidR="00D01A15" w:rsidRPr="00D01A15">
        <w:rPr>
          <w:color w:val="0070C0"/>
          <w:sz w:val="28"/>
          <w:szCs w:val="28"/>
        </w:rPr>
        <w:t>How communication and good understanding between you and client can make you build a good website?</w:t>
      </w:r>
      <w:bookmarkEnd w:id="7"/>
    </w:p>
    <w:p w14:paraId="01A0458F" w14:textId="7C9937F7" w:rsidR="0017464C" w:rsidRDefault="0017464C" w:rsidP="0017464C"/>
    <w:p w14:paraId="41A6302B" w14:textId="2E8F498B" w:rsidR="001B5389" w:rsidRDefault="009D0AFC" w:rsidP="00D06964">
      <w:pPr>
        <w:spacing w:line="360" w:lineRule="auto"/>
        <w:ind w:left="-567"/>
        <w:jc w:val="both"/>
        <w:rPr>
          <w:sz w:val="26"/>
          <w:szCs w:val="26"/>
        </w:rPr>
      </w:pPr>
      <w:r w:rsidRPr="009D0AFC">
        <w:rPr>
          <w:sz w:val="26"/>
          <w:szCs w:val="26"/>
        </w:rPr>
        <w:t>Web application creation</w:t>
      </w:r>
      <w:r w:rsidR="008B00F7">
        <w:rPr>
          <w:sz w:val="26"/>
          <w:szCs w:val="26"/>
        </w:rPr>
        <w:t xml:space="preserve"> </w:t>
      </w:r>
      <w:r w:rsidR="008B00F7">
        <w:rPr>
          <w:sz w:val="26"/>
          <w:szCs w:val="26"/>
        </w:rPr>
        <w:fldChar w:fldCharType="begin"/>
      </w:r>
      <w:r w:rsidR="008B00F7">
        <w:rPr>
          <w:sz w:val="26"/>
          <w:szCs w:val="26"/>
        </w:rPr>
        <w:instrText xml:space="preserve"> ADDIN ZOTERO_ITEM CSL_CITATION {"citationID":"glixpumo","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8B00F7">
        <w:rPr>
          <w:sz w:val="26"/>
          <w:szCs w:val="26"/>
        </w:rPr>
        <w:fldChar w:fldCharType="separate"/>
      </w:r>
      <w:r w:rsidR="008B00F7" w:rsidRPr="008B00F7">
        <w:rPr>
          <w:rFonts w:ascii="Calibri" w:hAnsi="Calibri" w:cs="Calibri"/>
          <w:sz w:val="26"/>
        </w:rPr>
        <w:t>(Bolchini and Paolini, 2003)</w:t>
      </w:r>
      <w:r w:rsidR="008B00F7">
        <w:rPr>
          <w:sz w:val="26"/>
          <w:szCs w:val="26"/>
        </w:rPr>
        <w:fldChar w:fldCharType="end"/>
      </w:r>
      <w:r w:rsidRPr="009D0AFC">
        <w:rPr>
          <w:sz w:val="26"/>
          <w:szCs w:val="26"/>
        </w:rPr>
        <w:t xml:space="preserve"> also needs to use appropriate methods to Facilitate some different features of the requirement analysis process: collecting high-level communication priorities, considering multiple web pages and participants, identifying hypermedia-specific criteria</w:t>
      </w:r>
      <w:r w:rsidR="00DB594F">
        <w:rPr>
          <w:sz w:val="26"/>
          <w:szCs w:val="26"/>
        </w:rPr>
        <w:t xml:space="preserve"> </w:t>
      </w:r>
      <w:r w:rsidR="00DB594F" w:rsidRPr="00DB594F">
        <w:rPr>
          <w:sz w:val="26"/>
          <w:szCs w:val="26"/>
        </w:rPr>
        <w:t>(concerning navigation, content, information</w:t>
      </w:r>
      <w:r w:rsidR="00DB594F">
        <w:rPr>
          <w:sz w:val="26"/>
          <w:szCs w:val="26"/>
        </w:rPr>
        <w:t xml:space="preserve"> </w:t>
      </w:r>
      <w:r w:rsidR="00DB594F" w:rsidRPr="00DB594F">
        <w:rPr>
          <w:sz w:val="26"/>
          <w:szCs w:val="26"/>
        </w:rPr>
        <w:t>structure and presentation aspects)</w:t>
      </w:r>
      <w:r w:rsidRPr="009D0AFC">
        <w:rPr>
          <w:sz w:val="26"/>
          <w:szCs w:val="26"/>
        </w:rPr>
        <w:t xml:space="preserve"> and reusing </w:t>
      </w:r>
      <w:r>
        <w:rPr>
          <w:sz w:val="26"/>
          <w:szCs w:val="26"/>
        </w:rPr>
        <w:t>re</w:t>
      </w:r>
      <w:r w:rsidRPr="009D0AFC">
        <w:rPr>
          <w:sz w:val="26"/>
          <w:szCs w:val="26"/>
        </w:rPr>
        <w:t xml:space="preserve">quirements for an efficient </w:t>
      </w:r>
      <w:r w:rsidRPr="009D0AFC">
        <w:rPr>
          <w:sz w:val="26"/>
          <w:szCs w:val="26"/>
        </w:rPr>
        <w:lastRenderedPageBreak/>
        <w:t>usability evaluation.</w:t>
      </w:r>
      <w:r w:rsidR="004368BB">
        <w:rPr>
          <w:sz w:val="26"/>
          <w:szCs w:val="26"/>
        </w:rPr>
        <w:t xml:space="preserve">  </w:t>
      </w:r>
      <w:r w:rsidR="004368BB" w:rsidRPr="004368BB">
        <w:rPr>
          <w:sz w:val="26"/>
          <w:szCs w:val="26"/>
        </w:rPr>
        <w:t xml:space="preserve">In addition to </w:t>
      </w:r>
      <w:r w:rsidR="004368BB">
        <w:rPr>
          <w:sz w:val="26"/>
          <w:szCs w:val="26"/>
        </w:rPr>
        <w:t>client satisfaction</w:t>
      </w:r>
      <w:r w:rsidR="004368BB" w:rsidRPr="004368BB">
        <w:rPr>
          <w:sz w:val="26"/>
          <w:szCs w:val="26"/>
        </w:rPr>
        <w:t xml:space="preserve">, the client must be </w:t>
      </w:r>
      <w:r w:rsidR="004368BB">
        <w:rPr>
          <w:sz w:val="26"/>
          <w:szCs w:val="26"/>
        </w:rPr>
        <w:t>engaged</w:t>
      </w:r>
      <w:r w:rsidR="004368BB" w:rsidRPr="004368BB">
        <w:rPr>
          <w:sz w:val="26"/>
          <w:szCs w:val="26"/>
        </w:rPr>
        <w:t xml:space="preserve"> to each Website production phase and his / her goals and prior experiences should be taken into account</w:t>
      </w:r>
      <w:r w:rsidR="004368BB">
        <w:rPr>
          <w:sz w:val="26"/>
          <w:szCs w:val="26"/>
        </w:rPr>
        <w:t xml:space="preserve">.  </w:t>
      </w:r>
      <w:r w:rsidR="00CA08BE" w:rsidRPr="00CA08BE">
        <w:rPr>
          <w:sz w:val="26"/>
          <w:szCs w:val="26"/>
        </w:rPr>
        <w:t>The website must be not only right in itself but, above all, it should fulfil the aims for which it has been created</w:t>
      </w:r>
      <w:r w:rsidR="00E449FA">
        <w:rPr>
          <w:sz w:val="26"/>
          <w:szCs w:val="26"/>
        </w:rPr>
        <w:t xml:space="preserve"> </w:t>
      </w:r>
      <w:r w:rsidR="00E449FA">
        <w:rPr>
          <w:sz w:val="26"/>
          <w:szCs w:val="26"/>
        </w:rPr>
        <w:fldChar w:fldCharType="begin"/>
      </w:r>
      <w:r w:rsidR="00E449FA">
        <w:rPr>
          <w:sz w:val="26"/>
          <w:szCs w:val="26"/>
        </w:rPr>
        <w:instrText xml:space="preserve"> ADDIN ZOTERO_ITEM CSL_CITATION {"citationID":"bivbnma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E449FA">
        <w:rPr>
          <w:sz w:val="26"/>
          <w:szCs w:val="26"/>
        </w:rPr>
        <w:fldChar w:fldCharType="separate"/>
      </w:r>
      <w:r w:rsidR="00E449FA" w:rsidRPr="00E449FA">
        <w:rPr>
          <w:rFonts w:ascii="Calibri" w:hAnsi="Calibri" w:cs="Calibri"/>
          <w:sz w:val="26"/>
        </w:rPr>
        <w:t>(Alghamdi, 2012)</w:t>
      </w:r>
      <w:r w:rsidR="00E449FA">
        <w:rPr>
          <w:sz w:val="26"/>
          <w:szCs w:val="26"/>
        </w:rPr>
        <w:fldChar w:fldCharType="end"/>
      </w:r>
      <w:r w:rsidR="00CA08BE" w:rsidRPr="00CA08BE">
        <w:rPr>
          <w:sz w:val="26"/>
          <w:szCs w:val="26"/>
        </w:rPr>
        <w:t>.</w:t>
      </w:r>
      <w:r w:rsidR="006A7520">
        <w:rPr>
          <w:sz w:val="26"/>
          <w:szCs w:val="26"/>
        </w:rPr>
        <w:t xml:space="preserve"> </w:t>
      </w:r>
      <w:r w:rsidR="006A7520" w:rsidRPr="006A7520">
        <w:rPr>
          <w:sz w:val="26"/>
          <w:szCs w:val="26"/>
        </w:rPr>
        <w:t>Every communication apparition (and a web application can be called a communication way) is adequately built if and only if it has the quality of congruency, i.e. if it is consistent with the purposes it will meet.</w:t>
      </w:r>
      <w:r w:rsidR="00D06964">
        <w:rPr>
          <w:sz w:val="26"/>
          <w:szCs w:val="26"/>
        </w:rPr>
        <w:t xml:space="preserve"> </w:t>
      </w:r>
      <w:r w:rsidR="00D06964" w:rsidRPr="00D06964">
        <w:rPr>
          <w:sz w:val="26"/>
          <w:szCs w:val="26"/>
        </w:rPr>
        <w:t>For a web application, every overall objective can be to improve the user experience and, at the same time, to meet the needs of the customers that developed the application. Identifying the priorities and the criteria is the Activities have been carried in every development process and the actual quality of a design is primarily related  to how well it suits the specifications</w:t>
      </w:r>
      <w:r w:rsidR="00CE7514">
        <w:rPr>
          <w:sz w:val="26"/>
          <w:szCs w:val="26"/>
        </w:rPr>
        <w:t xml:space="preserve"> </w:t>
      </w:r>
      <w:r w:rsidR="00CE7514">
        <w:rPr>
          <w:sz w:val="26"/>
          <w:szCs w:val="26"/>
        </w:rPr>
        <w:fldChar w:fldCharType="begin"/>
      </w:r>
      <w:r w:rsidR="00CE7514">
        <w:rPr>
          <w:sz w:val="26"/>
          <w:szCs w:val="26"/>
        </w:rPr>
        <w:instrText xml:space="preserve"> ADDIN ZOTERO_ITEM CSL_CITATION {"citationID":"BBiyWXys","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CE7514">
        <w:rPr>
          <w:sz w:val="26"/>
          <w:szCs w:val="26"/>
        </w:rPr>
        <w:fldChar w:fldCharType="separate"/>
      </w:r>
      <w:r w:rsidR="00CE7514" w:rsidRPr="00CE7514">
        <w:rPr>
          <w:rFonts w:ascii="Calibri" w:hAnsi="Calibri" w:cs="Calibri"/>
          <w:sz w:val="26"/>
        </w:rPr>
        <w:t>(Bolchini and Paolini, 2003)</w:t>
      </w:r>
      <w:r w:rsidR="00CE7514">
        <w:rPr>
          <w:sz w:val="26"/>
          <w:szCs w:val="26"/>
        </w:rPr>
        <w:fldChar w:fldCharType="end"/>
      </w:r>
      <w:r w:rsidR="00D06964" w:rsidRPr="00D06964">
        <w:rPr>
          <w:sz w:val="26"/>
          <w:szCs w:val="26"/>
        </w:rPr>
        <w:t>.</w:t>
      </w:r>
    </w:p>
    <w:p w14:paraId="16420FD4" w14:textId="77777777" w:rsidR="001553A7" w:rsidRDefault="00F8612A" w:rsidP="00D06964">
      <w:pPr>
        <w:spacing w:line="360" w:lineRule="auto"/>
        <w:ind w:left="-567"/>
        <w:jc w:val="both"/>
        <w:rPr>
          <w:sz w:val="26"/>
          <w:szCs w:val="26"/>
        </w:rPr>
      </w:pPr>
      <w:r w:rsidRPr="00F8612A">
        <w:rPr>
          <w:sz w:val="26"/>
          <w:szCs w:val="26"/>
        </w:rPr>
        <w:t>To develop an immersive website</w:t>
      </w:r>
      <w:r>
        <w:rPr>
          <w:sz w:val="26"/>
          <w:szCs w:val="26"/>
        </w:rPr>
        <w:t xml:space="preserve"> </w:t>
      </w:r>
      <w:r>
        <w:rPr>
          <w:sz w:val="26"/>
          <w:szCs w:val="26"/>
        </w:rPr>
        <w:fldChar w:fldCharType="begin"/>
      </w:r>
      <w:r>
        <w:rPr>
          <w:sz w:val="26"/>
          <w:szCs w:val="26"/>
        </w:rPr>
        <w:instrText xml:space="preserve"> ADDIN ZOTERO_ITEM CSL_CITATION {"citationID":"Wa4pwomQ","properties":{"formattedCitation":"(Degelman, 2015)","plainCitation":"(Degelman, 2015)","noteIndex":0},"citationItems":[{"id":61,"uris":["http://zotero.org/users/local/4ht2L956/items/6KAQK2MZ"],"uri":["http://zotero.org/users/local/4ht2L956/items/6KAQK2MZ"],"itemData":{"id":61,"type":"article-newspaper","container-title":"College Of Architecture","event-place":"Texas University","publisher-place":"Texas University","title":"THE USE OF VIDEO-COMPUTER PRESENTATION TECHNIQUES TO AIS IN COMMUNICATION BETWEEN ARCHITECH AND CLIENT","URL":"http://papers.cumincad.org/data/works/att/2105.content.pdf","author":[{"family":"Degelman","given":"Larry"}],"issued":{"date-parts":[["2015",10]]}}}],"schema":"https://github.com/citation-style-language/schema/raw/master/csl-citation.json"} </w:instrText>
      </w:r>
      <w:r>
        <w:rPr>
          <w:sz w:val="26"/>
          <w:szCs w:val="26"/>
        </w:rPr>
        <w:fldChar w:fldCharType="separate"/>
      </w:r>
      <w:r w:rsidRPr="00F8612A">
        <w:rPr>
          <w:rFonts w:ascii="Calibri" w:hAnsi="Calibri" w:cs="Calibri"/>
          <w:sz w:val="26"/>
        </w:rPr>
        <w:t>(Degelman, 2015)</w:t>
      </w:r>
      <w:r>
        <w:rPr>
          <w:sz w:val="26"/>
          <w:szCs w:val="26"/>
        </w:rPr>
        <w:fldChar w:fldCharType="end"/>
      </w:r>
      <w:r w:rsidRPr="00F8612A">
        <w:rPr>
          <w:sz w:val="26"/>
          <w:szCs w:val="26"/>
        </w:rPr>
        <w:t xml:space="preserve"> that addresses all user requirements the project goals need to be explained first. Usability criteria are a collection of characteristics that can assess and analyse a given website, and identify and fix the weak points.</w:t>
      </w:r>
      <w:r w:rsidR="0097012E">
        <w:rPr>
          <w:sz w:val="26"/>
          <w:szCs w:val="26"/>
        </w:rPr>
        <w:t xml:space="preserve"> </w:t>
      </w:r>
      <w:r w:rsidR="00DC2308" w:rsidRPr="00DC2308">
        <w:rPr>
          <w:sz w:val="26"/>
          <w:szCs w:val="26"/>
        </w:rPr>
        <w:t>The essential towards effective website is good contact between web developer and client. Communication problems between both the developer and the customer arise when the developer is not very skilled in assessing the company website ideas / suggestions and if the customer is not sure what he wants for his website the same way the experienced user will face the problems</w:t>
      </w:r>
      <w:r w:rsidR="00F23EAB">
        <w:rPr>
          <w:sz w:val="26"/>
          <w:szCs w:val="26"/>
        </w:rPr>
        <w:t xml:space="preserve"> </w:t>
      </w:r>
      <w:r w:rsidR="00F23EAB">
        <w:rPr>
          <w:sz w:val="26"/>
          <w:szCs w:val="26"/>
        </w:rPr>
        <w:fldChar w:fldCharType="begin"/>
      </w:r>
      <w:r w:rsidR="00F23EAB">
        <w:rPr>
          <w:sz w:val="26"/>
          <w:szCs w:val="26"/>
        </w:rPr>
        <w:instrText xml:space="preserve"> ADDIN ZOTERO_ITEM CSL_CITATION {"citationID":"Ij4F1ImK","properties":{"formattedCitation":"(Mazzoleni, Rembert and Subbian, 2015)","plainCitation":"(Mazzoleni, Rembert and Subbian, 2015)","noteIndex":0},"citationItems":[{"id":63,"uris":["http://zotero.org/users/local/4ht2L956/items/MCMRMZFL"],"uri":["http://zotero.org/users/local/4ht2L956/items/MCMRMZFL"],"itemData":{"id":63,"type":"patent","authority":"United States","call-number":"US13/973,105","language":"en","note":"source: Google Patents","number":"US8935653B2","title":"System advisor for requirements gathering and analysis in web solutions","URL":"https://patents.google.com/patent/US8935653B2/en","author":[{"family":"Mazzoleni","given":"Pietro"},{"family":"Rembert","given":"Aubrey J."},{"family":"Subbian","given":"Karthik"}],"accessed":{"date-parts":[["2020",7,9]]},"issued":{"date-parts":[["2015",1,13]]},"submitted":{"date-parts":[["2013",8,22]]}}}],"schema":"https://github.com/citation-style-language/schema/raw/master/csl-citation.json"} </w:instrText>
      </w:r>
      <w:r w:rsidR="00F23EAB">
        <w:rPr>
          <w:sz w:val="26"/>
          <w:szCs w:val="26"/>
        </w:rPr>
        <w:fldChar w:fldCharType="separate"/>
      </w:r>
      <w:r w:rsidR="00F23EAB" w:rsidRPr="00F23EAB">
        <w:rPr>
          <w:rFonts w:ascii="Calibri" w:hAnsi="Calibri" w:cs="Calibri"/>
          <w:sz w:val="26"/>
        </w:rPr>
        <w:t>(Mazzoleni, Rembert and Subbian, 2015)</w:t>
      </w:r>
      <w:r w:rsidR="00F23EAB">
        <w:rPr>
          <w:sz w:val="26"/>
          <w:szCs w:val="26"/>
        </w:rPr>
        <w:fldChar w:fldCharType="end"/>
      </w:r>
      <w:r w:rsidR="00DC2308" w:rsidRPr="00DC2308">
        <w:rPr>
          <w:sz w:val="26"/>
          <w:szCs w:val="26"/>
        </w:rPr>
        <w:t>.</w:t>
      </w:r>
    </w:p>
    <w:p w14:paraId="4A052D7E" w14:textId="53419F94" w:rsidR="001B6E60" w:rsidRDefault="00F23EAB" w:rsidP="00D06964">
      <w:pPr>
        <w:spacing w:line="360" w:lineRule="auto"/>
        <w:ind w:left="-567"/>
        <w:jc w:val="both"/>
        <w:rPr>
          <w:sz w:val="26"/>
          <w:szCs w:val="26"/>
        </w:rPr>
      </w:pPr>
      <w:r>
        <w:rPr>
          <w:sz w:val="26"/>
          <w:szCs w:val="26"/>
        </w:rPr>
        <w:t xml:space="preserve"> </w:t>
      </w:r>
      <w:r w:rsidR="00AC28AD" w:rsidRPr="00AC28AD">
        <w:rPr>
          <w:sz w:val="26"/>
          <w:szCs w:val="26"/>
        </w:rPr>
        <w:t>User specifications apply to features / attributes</w:t>
      </w:r>
      <w:r w:rsidR="00B77BEF">
        <w:rPr>
          <w:sz w:val="26"/>
          <w:szCs w:val="26"/>
        </w:rPr>
        <w:t xml:space="preserve"> </w:t>
      </w:r>
      <w:r w:rsidR="00B77BEF">
        <w:rPr>
          <w:sz w:val="26"/>
          <w:szCs w:val="26"/>
        </w:rPr>
        <w:fldChar w:fldCharType="begin"/>
      </w:r>
      <w:r w:rsidR="00B77BEF">
        <w:rPr>
          <w:sz w:val="26"/>
          <w:szCs w:val="26"/>
        </w:rPr>
        <w:instrText xml:space="preserve"> ADDIN ZOTERO_ITEM CSL_CITATION {"citationID":"9saoOCeK","properties":{"formattedCitation":"(Bland and Nepustil, 1998)","plainCitation":"(Bland and Nepustil, 1998)","noteIndex":0},"citationItems":[{"id":67,"uris":["http://zotero.org/users/local/4ht2L956/items/M2VBCXAY"],"uri":["http://zotero.org/users/local/4ht2L956/items/M2VBCXAY"],"itemData":{"id":67,"type":"patent","authority":"United States","call-number":"US08/778,126","note":"source: Google Patents","number":"US5732218A","title":"Management-data-gathering system for gathering on clients and servers data regarding interactions between the servers, the clients, and users of the clients during real use of a network of clients and servers","URL":"https://patents.google.com/patent/US5732218A/en","author":[{"family":"Bland","given":"M. Alan"},{"family":"Nepustil","given":"Vladimir"}],"accessed":{"date-parts":[["2020",7,9]]},"issued":{"date-parts":[["1998",3,24]]},"submitted":{"date-parts":[["1997",1,2]]}}}],"schema":"https://github.com/citation-style-language/schema/raw/master/csl-citation.json"} </w:instrText>
      </w:r>
      <w:r w:rsidR="00B77BEF">
        <w:rPr>
          <w:sz w:val="26"/>
          <w:szCs w:val="26"/>
        </w:rPr>
        <w:fldChar w:fldCharType="separate"/>
      </w:r>
      <w:r w:rsidR="00B77BEF" w:rsidRPr="00B77BEF">
        <w:rPr>
          <w:rFonts w:ascii="Calibri" w:hAnsi="Calibri" w:cs="Calibri"/>
          <w:sz w:val="26"/>
        </w:rPr>
        <w:t>(Bland and Nepustil, 1998)</w:t>
      </w:r>
      <w:r w:rsidR="00B77BEF">
        <w:rPr>
          <w:sz w:val="26"/>
          <w:szCs w:val="26"/>
        </w:rPr>
        <w:fldChar w:fldCharType="end"/>
      </w:r>
      <w:r w:rsidR="00AC28AD" w:rsidRPr="00AC28AD">
        <w:rPr>
          <w:sz w:val="26"/>
          <w:szCs w:val="26"/>
        </w:rPr>
        <w:t xml:space="preserve"> that your programme or framework should have or should execute prospectively from the user. User-centred </w:t>
      </w:r>
      <w:r w:rsidR="00AC28AD">
        <w:rPr>
          <w:sz w:val="26"/>
          <w:szCs w:val="26"/>
        </w:rPr>
        <w:t>design</w:t>
      </w:r>
      <w:r w:rsidR="00AC28AD" w:rsidRPr="00AC28AD">
        <w:rPr>
          <w:sz w:val="26"/>
          <w:szCs w:val="26"/>
        </w:rPr>
        <w:t xml:space="preserve"> is a discipline where needs are gathered and evaluated.</w:t>
      </w:r>
      <w:r w:rsidR="004E27CB">
        <w:rPr>
          <w:sz w:val="26"/>
          <w:szCs w:val="26"/>
        </w:rPr>
        <w:t xml:space="preserve"> </w:t>
      </w:r>
      <w:r w:rsidR="000E10CB" w:rsidRPr="000E10CB">
        <w:rPr>
          <w:sz w:val="26"/>
          <w:szCs w:val="26"/>
        </w:rPr>
        <w:t>User-centred design is a process to system development which focuses on system end-users. The concept is that the programme should match the user, instead of having the user match in with the programme. This is achieved by the use of strategies , procedures, and approaches that concentrate on the consumer during the product lifecycle.</w:t>
      </w:r>
      <w:r w:rsidR="004E27CB">
        <w:rPr>
          <w:sz w:val="26"/>
          <w:szCs w:val="26"/>
        </w:rPr>
        <w:t xml:space="preserve"> </w:t>
      </w:r>
      <w:r w:rsidR="004E27CB">
        <w:rPr>
          <w:sz w:val="26"/>
          <w:szCs w:val="26"/>
        </w:rPr>
        <w:fldChar w:fldCharType="begin"/>
      </w:r>
      <w:r w:rsidR="004E27CB">
        <w:rPr>
          <w:sz w:val="26"/>
          <w:szCs w:val="26"/>
        </w:rPr>
        <w:instrText xml:space="preserve"> ADDIN ZOTERO_ITEM CSL_CITATION {"citationID":"BdSvsbIT","properties":{"formattedCitation":"(Courage and Baxter, 2005)","plainCitation":"(Courage and Baxter, 2005)","noteIndex":0},"citationItems":[{"id":65,"uris":["http://zotero.org/users/local/4ht2L956/items/PRS6ILD7"],"uri":["http://zotero.org/users/local/4ht2L956/items/PRS6ILD7"],"itemData":{"id":65,"type":"book","abstract":"\"I wish I'd had this book ten years ago; it would have saved me an awful lot of time. It's the kind of eminently practical guide that I really appreciate, and the case studies are excellent. I highly recommend it!\"--Steve Krug, author of Don't Make Me Think! A Common Sense Approach to Web Usability\"Courage and Baxter propel the reader to the beating heart of user-centered design with this comprehensive and practical compendium of process, methodology, and cutting-edge thinking.\" --Alan Cooper, Founder &amp; Chairman of the Board, Cooper\"Courage and Baxter cover it all, from hard science to ethics to the finest practical details. You'll find a wealth of case studies and instantly accessible answers to sudden questions--\"My test subject just refused to be video taped. What do I do?\"--along with many valuable techniques that will be new even to seasoned interaction designers and usability professionals, techniques that I began applying immediately in my own work.\"--Bruce \"Tog\" Tognazzini, Principal, Nielsen/Norman GroupToday many companies are employing a user-centered design (UCD) process, but for most companies, usability begins and ends with the usability test. Although usability testing is a critical part of an effective user-centered life cycle, it is only one component of the UCD process. This book is focused on the requirements gathering stage, which often receives less attention than usability testing, but is equally as important. Understanding user requirements is critical to the development of a successful product. Understanding Your Users is an easy to read, easy to implement, how-to guide on usability in the real world. It focuses on the \"user requirements gathering\" stage of product development and it provides a variety of techniques, many of which may be new to usability professionals. For each technique, readers will learn how to prepare for and conduct the activity, as well as analyze and present the data -all in a practical and hands-on way. In addition, each method presented provides different information about the user and their requirements (e.g., functional requirements, information architecture, task flows). The techniques can be used together to form a complete picture of the users' requirements or they can be used separately to address specific product questions. These techniques have helped product teams understand the value of user requirements gathering by providing insight into how users work and what they need to be successful at their tasks. Case studies from industry-leading companies demonstrate each method in action. In addition, readers are provided with the foundation to conduct any usability activity (e.g., getting buy-in from management, legal and ethical considerations, setting up your facilities, recruiting, moderating activities) and to ensure the incorporation of the results into their products. Features:·Covers all of the significant requirements gathering methods in a readable, practical way·Presents the foundation readers need to prepare for any requirements gathering activity and ensure that the results are incorporated into their products ·Includes invaluable worksheet and template appendices·Includes a case study for each method from industry leaders·Written by experienced authors who teach conference courses on this subject to usability professionals and new product designers alike","ISBN":"978-1-55860-935-8","language":"en","note":"Google-Books-ID: bZ__HjU20hEC","number-of-pages":"816","publisher":"Gulf Professional Publishing","source":"Google Books","title":"Understanding Your Users: A Practical Guide to User Requirements Methods, Tools, and Techniques","title-short":"Understanding Your Users","author":[{"family":"Courage","given":"Catherine"},{"family":"Baxter","given":"Kathy"}],"issued":{"date-parts":[["2005",1,11]]}}}],"schema":"https://github.com/citation-style-language/schema/raw/master/csl-citation.json"} </w:instrText>
      </w:r>
      <w:r w:rsidR="004E27CB">
        <w:rPr>
          <w:sz w:val="26"/>
          <w:szCs w:val="26"/>
        </w:rPr>
        <w:fldChar w:fldCharType="separate"/>
      </w:r>
      <w:r w:rsidR="004E27CB" w:rsidRPr="004E27CB">
        <w:rPr>
          <w:rFonts w:ascii="Calibri" w:hAnsi="Calibri" w:cs="Calibri"/>
          <w:sz w:val="26"/>
        </w:rPr>
        <w:t>(Courage and Baxter, 2005)</w:t>
      </w:r>
      <w:r w:rsidR="004E27CB">
        <w:rPr>
          <w:sz w:val="26"/>
          <w:szCs w:val="26"/>
        </w:rPr>
        <w:fldChar w:fldCharType="end"/>
      </w:r>
      <w:r w:rsidR="004E27CB">
        <w:rPr>
          <w:sz w:val="26"/>
          <w:szCs w:val="26"/>
        </w:rPr>
        <w:t>.</w:t>
      </w:r>
      <w:r w:rsidR="005F5270">
        <w:rPr>
          <w:sz w:val="26"/>
          <w:szCs w:val="26"/>
        </w:rPr>
        <w:t xml:space="preserve"> </w:t>
      </w:r>
      <w:r w:rsidR="00AE6EA7" w:rsidRPr="00AE6EA7">
        <w:rPr>
          <w:sz w:val="26"/>
          <w:szCs w:val="26"/>
        </w:rPr>
        <w:t>User-cent</w:t>
      </w:r>
      <w:r w:rsidR="00AE6EA7">
        <w:rPr>
          <w:sz w:val="26"/>
          <w:szCs w:val="26"/>
        </w:rPr>
        <w:t>red</w:t>
      </w:r>
      <w:r w:rsidR="00AE6EA7" w:rsidRPr="00AE6EA7">
        <w:rPr>
          <w:sz w:val="26"/>
          <w:szCs w:val="26"/>
        </w:rPr>
        <w:t xml:space="preserve"> web development applies to "a process of designing a website which meets user needs. It emphasizes the importance of user participation in the development process </w:t>
      </w:r>
      <w:r w:rsidR="00AE6EA7" w:rsidRPr="00AE6EA7">
        <w:rPr>
          <w:sz w:val="26"/>
          <w:szCs w:val="26"/>
        </w:rPr>
        <w:lastRenderedPageBreak/>
        <w:t>to achieve the highest degree of customer satisfaction. Web design focused on consumers is a very useful approach in ensuring the usability of a website. Facility of use and navigability seem the top UCD</w:t>
      </w:r>
      <w:r w:rsidR="00AE6EA7">
        <w:rPr>
          <w:sz w:val="26"/>
          <w:szCs w:val="26"/>
        </w:rPr>
        <w:t xml:space="preserve"> (User-centred design)</w:t>
      </w:r>
      <w:r w:rsidR="005F4BCA">
        <w:rPr>
          <w:sz w:val="26"/>
          <w:szCs w:val="26"/>
        </w:rPr>
        <w:t xml:space="preserve"> benefit </w:t>
      </w:r>
      <w:r w:rsidR="00047698">
        <w:rPr>
          <w:sz w:val="26"/>
          <w:szCs w:val="26"/>
        </w:rPr>
        <w:fldChar w:fldCharType="begin"/>
      </w:r>
      <w:r w:rsidR="00047698">
        <w:rPr>
          <w:sz w:val="26"/>
          <w:szCs w:val="26"/>
        </w:rPr>
        <w:instrText xml:space="preserve"> ADDIN ZOTERO_ITEM CSL_CITATION {"citationID":"FC4J7q6B","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047698">
        <w:rPr>
          <w:sz w:val="26"/>
          <w:szCs w:val="26"/>
        </w:rPr>
        <w:fldChar w:fldCharType="separate"/>
      </w:r>
      <w:r w:rsidR="00047698" w:rsidRPr="00047698">
        <w:rPr>
          <w:rFonts w:ascii="Calibri" w:hAnsi="Calibri" w:cs="Calibri"/>
          <w:sz w:val="26"/>
        </w:rPr>
        <w:t>(Alghamdi, 2012)</w:t>
      </w:r>
      <w:r w:rsidR="00047698">
        <w:rPr>
          <w:sz w:val="26"/>
          <w:szCs w:val="26"/>
        </w:rPr>
        <w:fldChar w:fldCharType="end"/>
      </w:r>
      <w:r w:rsidR="00047698">
        <w:rPr>
          <w:sz w:val="26"/>
          <w:szCs w:val="26"/>
        </w:rPr>
        <w:t>.</w:t>
      </w:r>
    </w:p>
    <w:p w14:paraId="4B77A8C8" w14:textId="255D869E" w:rsidR="00047698" w:rsidRDefault="006838E7" w:rsidP="006838E7">
      <w:pPr>
        <w:spacing w:line="360" w:lineRule="auto"/>
        <w:ind w:left="-567"/>
        <w:jc w:val="center"/>
        <w:rPr>
          <w:sz w:val="26"/>
          <w:szCs w:val="26"/>
        </w:rPr>
      </w:pPr>
      <w:r>
        <w:rPr>
          <w:noProof/>
        </w:rPr>
        <w:drawing>
          <wp:inline distT="0" distB="0" distL="0" distR="0" wp14:anchorId="6DC64337" wp14:editId="6A0D9016">
            <wp:extent cx="3838575" cy="26670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38575" cy="2667000"/>
                    </a:xfrm>
                    <a:prstGeom prst="rect">
                      <a:avLst/>
                    </a:prstGeom>
                  </pic:spPr>
                </pic:pic>
              </a:graphicData>
            </a:graphic>
          </wp:inline>
        </w:drawing>
      </w:r>
    </w:p>
    <w:p w14:paraId="10022116" w14:textId="64899290" w:rsidR="006838E7" w:rsidRDefault="00AA6780" w:rsidP="006838E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QyKeoTn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Pr>
          <w:sz w:val="26"/>
          <w:szCs w:val="26"/>
        </w:rPr>
        <w:fldChar w:fldCharType="separate"/>
      </w:r>
      <w:r w:rsidRPr="00AA6780">
        <w:rPr>
          <w:rFonts w:ascii="Calibri" w:hAnsi="Calibri" w:cs="Calibri"/>
          <w:sz w:val="26"/>
        </w:rPr>
        <w:t>(Alghamdi, 2012)</w:t>
      </w:r>
      <w:r>
        <w:rPr>
          <w:sz w:val="26"/>
          <w:szCs w:val="26"/>
        </w:rPr>
        <w:fldChar w:fldCharType="end"/>
      </w:r>
    </w:p>
    <w:p w14:paraId="106B1D75" w14:textId="7BFC7ECE" w:rsidR="000906F0" w:rsidRDefault="00A70897" w:rsidP="00F2177D">
      <w:pPr>
        <w:spacing w:line="360" w:lineRule="auto"/>
        <w:ind w:left="-567"/>
        <w:jc w:val="both"/>
        <w:rPr>
          <w:sz w:val="26"/>
          <w:szCs w:val="26"/>
        </w:rPr>
      </w:pPr>
      <w:r w:rsidRPr="00A70897">
        <w:rPr>
          <w:sz w:val="26"/>
          <w:szCs w:val="26"/>
        </w:rPr>
        <w:t>The value of collecting requirements is frequently misunderstood on several scales. If budgets are low, schedules are short, and scope creeps, documentation on specifications appears to be the first component to go and the last deliverable to be considered.</w:t>
      </w:r>
      <w:r>
        <w:rPr>
          <w:sz w:val="26"/>
          <w:szCs w:val="26"/>
        </w:rPr>
        <w:t xml:space="preserve"> </w:t>
      </w:r>
      <w:r w:rsidR="000A60E8" w:rsidRPr="000A60E8">
        <w:rPr>
          <w:sz w:val="26"/>
          <w:szCs w:val="26"/>
        </w:rPr>
        <w:t>We typically see two types of specifications in web design and in services. There's also other forms, such as financial and institutional specifications, and the person in charge of managing specifications documents may need further experience in professional writing, visualization of details and more, depending on the context</w:t>
      </w:r>
      <w:r w:rsidR="000A60E8">
        <w:rPr>
          <w:sz w:val="26"/>
          <w:szCs w:val="26"/>
        </w:rPr>
        <w:t xml:space="preserve"> </w:t>
      </w:r>
      <w:r w:rsidR="000A60E8">
        <w:rPr>
          <w:sz w:val="26"/>
          <w:szCs w:val="26"/>
        </w:rPr>
        <w:fldChar w:fldCharType="begin"/>
      </w:r>
      <w:r w:rsidR="000A60E8">
        <w:rPr>
          <w:sz w:val="26"/>
          <w:szCs w:val="26"/>
        </w:rPr>
        <w:instrText xml:space="preserve"> ADDIN ZOTERO_ITEM CSL_CITATION {"citationID":"lymrx93X","properties":{"formattedCitation":"(Geissler, 2001)","plainCitation":"(Geissler, 2001)","noteIndex":0},"citationItems":[{"id":69,"uris":["http://zotero.org/users/local/4ht2L956/items/UZXMZZP8"],"uri":["http://zotero.org/users/local/4ht2L956/items/UZXMZZP8"],"itemData":{"id":69,"type":"article-journal","abstract":"To date, most published work concerning effective Web site design has been based on personal opinion or experience, not on research. Uses 50 in‐depth interviews with Web site designers to identify key design considerations and online customer conversion and relationship strategies. A proposed model illustrates a direct relationship between Web site design and the online customer conversion process. Relationship marketing, integrated marketing communications, and segmenting, targeting, and positioning should guide both Web site design and customer conversion. Ultimately, a Web site should help to establish, build, and maintain long‐term customer relations. Managerial implications are introduced and discussed.","container-title":"Journal of Consumer Marketing","DOI":"10.1108/EUM0000000006154","ISSN":"0736-3761","issue":"6","note":"publisher: MCB UP Ltd","page":"488-502","source":"Emerald Insight","title":"Building customer relationships online: the Web site designers’ perspective","title-short":"Building customer relationships online","volume":"18","author":[{"family":"Geissler","given":"Gary L."}],"issued":{"date-parts":[["2001",1,1]]}}}],"schema":"https://github.com/citation-style-language/schema/raw/master/csl-citation.json"} </w:instrText>
      </w:r>
      <w:r w:rsidR="000A60E8">
        <w:rPr>
          <w:sz w:val="26"/>
          <w:szCs w:val="26"/>
        </w:rPr>
        <w:fldChar w:fldCharType="separate"/>
      </w:r>
      <w:r w:rsidR="000A60E8" w:rsidRPr="000A60E8">
        <w:rPr>
          <w:rFonts w:ascii="Calibri" w:hAnsi="Calibri" w:cs="Calibri"/>
          <w:sz w:val="26"/>
        </w:rPr>
        <w:t>(Geissler, 2001)</w:t>
      </w:r>
      <w:r w:rsidR="000A60E8">
        <w:rPr>
          <w:sz w:val="26"/>
          <w:szCs w:val="26"/>
        </w:rPr>
        <w:fldChar w:fldCharType="end"/>
      </w:r>
      <w:r w:rsidR="000A60E8" w:rsidRPr="000A60E8">
        <w:rPr>
          <w:sz w:val="26"/>
          <w:szCs w:val="26"/>
        </w:rPr>
        <w:t>.</w:t>
      </w:r>
      <w:r w:rsidR="000B0542">
        <w:rPr>
          <w:sz w:val="26"/>
          <w:szCs w:val="26"/>
        </w:rPr>
        <w:t xml:space="preserve"> There are two types of main requirements for the web development: Functional and Non-functional requirement. </w:t>
      </w:r>
      <w:r w:rsidR="00EA7E8C">
        <w:rPr>
          <w:sz w:val="26"/>
          <w:szCs w:val="26"/>
        </w:rPr>
        <w:t>Functional requirement</w:t>
      </w:r>
      <w:r w:rsidR="00EA7E8C" w:rsidRPr="00EA7E8C">
        <w:rPr>
          <w:sz w:val="26"/>
          <w:szCs w:val="26"/>
        </w:rPr>
        <w:t xml:space="preserve"> </w:t>
      </w:r>
      <w:r w:rsidR="00526FCC" w:rsidRPr="00EA7E8C">
        <w:rPr>
          <w:sz w:val="26"/>
          <w:szCs w:val="26"/>
        </w:rPr>
        <w:t>refers</w:t>
      </w:r>
      <w:r w:rsidR="00EA7E8C" w:rsidRPr="00EA7E8C">
        <w:rPr>
          <w:sz w:val="26"/>
          <w:szCs w:val="26"/>
        </w:rPr>
        <w:t xml:space="preserve"> to the functionality of a </w:t>
      </w:r>
      <w:r w:rsidR="00526FCC">
        <w:rPr>
          <w:sz w:val="26"/>
          <w:szCs w:val="26"/>
        </w:rPr>
        <w:t>system</w:t>
      </w:r>
      <w:r w:rsidR="00EA7E8C" w:rsidRPr="00EA7E8C">
        <w:rPr>
          <w:sz w:val="26"/>
          <w:szCs w:val="26"/>
        </w:rPr>
        <w:t>: its capabilities, accessibility, functions and processes as they refer to the product's intended purpose</w:t>
      </w:r>
      <w:r w:rsidR="00526FCC">
        <w:rPr>
          <w:sz w:val="26"/>
          <w:szCs w:val="26"/>
        </w:rPr>
        <w:t xml:space="preserve">. </w:t>
      </w:r>
      <w:r w:rsidR="00526FCC" w:rsidRPr="00526FCC">
        <w:rPr>
          <w:sz w:val="26"/>
          <w:szCs w:val="26"/>
        </w:rPr>
        <w:t xml:space="preserve">Non-functional requirements cover everything that is not linked to the functionality of a </w:t>
      </w:r>
      <w:r w:rsidR="00526FCC">
        <w:rPr>
          <w:sz w:val="26"/>
          <w:szCs w:val="26"/>
        </w:rPr>
        <w:t>system</w:t>
      </w:r>
      <w:r w:rsidR="00526FCC" w:rsidRPr="00526FCC">
        <w:rPr>
          <w:sz w:val="26"/>
          <w:szCs w:val="26"/>
        </w:rPr>
        <w:t>: its efficiency, reliability, safety and technical specifications, to name only a few examples of non-functional requirements in the digital industry</w:t>
      </w:r>
      <w:r w:rsidR="000906F0">
        <w:rPr>
          <w:sz w:val="26"/>
          <w:szCs w:val="26"/>
        </w:rPr>
        <w:fldChar w:fldCharType="begin"/>
      </w:r>
      <w:r w:rsidR="00C9799D">
        <w:rPr>
          <w:sz w:val="26"/>
          <w:szCs w:val="26"/>
        </w:rPr>
        <w:instrText xml:space="preserve"> ADDIN ZOTERO_ITEM CSL_CITATION {"citationID":"t58FOeDX","properties":{"formattedCitation":"(Bolchini and Paolini, 2003)","plainCitation":"(Bolchini and Paolini, 2003)","dontUpdate":true,"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0906F0">
        <w:rPr>
          <w:sz w:val="26"/>
          <w:szCs w:val="26"/>
        </w:rPr>
        <w:fldChar w:fldCharType="end"/>
      </w:r>
      <w:r w:rsidR="00C717BA">
        <w:rPr>
          <w:sz w:val="26"/>
          <w:szCs w:val="26"/>
        </w:rPr>
        <w:t>.</w:t>
      </w:r>
      <w:r w:rsidR="000906F0">
        <w:rPr>
          <w:sz w:val="26"/>
          <w:szCs w:val="26"/>
        </w:rPr>
        <w:t xml:space="preserve"> </w:t>
      </w:r>
      <w:r w:rsidR="00E727DF" w:rsidRPr="00E727DF">
        <w:rPr>
          <w:sz w:val="26"/>
          <w:szCs w:val="26"/>
        </w:rPr>
        <w:t>Documentation of both functional and non-functional specifications is similarly important in its own ways. They live hand in hand; one is influenced directly by the other</w:t>
      </w:r>
      <w:r w:rsidR="00B100CB">
        <w:rPr>
          <w:sz w:val="26"/>
          <w:szCs w:val="26"/>
        </w:rPr>
        <w:t xml:space="preserve"> </w:t>
      </w:r>
      <w:r w:rsidR="00B100CB">
        <w:rPr>
          <w:sz w:val="26"/>
          <w:szCs w:val="26"/>
        </w:rPr>
        <w:fldChar w:fldCharType="begin"/>
      </w:r>
      <w:r w:rsidR="00B100CB">
        <w:rPr>
          <w:sz w:val="26"/>
          <w:szCs w:val="26"/>
        </w:rPr>
        <w:instrText xml:space="preserve"> ADDIN ZOTERO_ITEM CSL_CITATION {"citationID":"6H1fTeg0","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B100CB">
        <w:rPr>
          <w:sz w:val="26"/>
          <w:szCs w:val="26"/>
        </w:rPr>
        <w:fldChar w:fldCharType="separate"/>
      </w:r>
      <w:r w:rsidR="00B100CB" w:rsidRPr="00B100CB">
        <w:rPr>
          <w:rFonts w:ascii="Calibri" w:hAnsi="Calibri" w:cs="Calibri"/>
          <w:sz w:val="26"/>
        </w:rPr>
        <w:t>(Bolchini and Paolini, 2003)</w:t>
      </w:r>
      <w:r w:rsidR="00B100CB">
        <w:rPr>
          <w:sz w:val="26"/>
          <w:szCs w:val="26"/>
        </w:rPr>
        <w:fldChar w:fldCharType="end"/>
      </w:r>
      <w:r w:rsidR="00F2177D">
        <w:rPr>
          <w:sz w:val="26"/>
          <w:szCs w:val="26"/>
        </w:rPr>
        <w:t>.</w:t>
      </w:r>
    </w:p>
    <w:p w14:paraId="7CE22A13" w14:textId="235827CD" w:rsidR="004961CD" w:rsidRDefault="004961CD" w:rsidP="004961CD">
      <w:pPr>
        <w:pStyle w:val="Heading3"/>
        <w:ind w:left="-567"/>
        <w:rPr>
          <w:color w:val="0070C0"/>
          <w:sz w:val="28"/>
          <w:szCs w:val="28"/>
        </w:rPr>
      </w:pPr>
      <w:bookmarkStart w:id="8" w:name="_Toc47459490"/>
      <w:r>
        <w:rPr>
          <w:color w:val="0070C0"/>
          <w:sz w:val="28"/>
          <w:szCs w:val="28"/>
        </w:rPr>
        <w:lastRenderedPageBreak/>
        <w:t xml:space="preserve">2.2.4 </w:t>
      </w:r>
      <w:r w:rsidR="00C9799D">
        <w:rPr>
          <w:color w:val="0070C0"/>
          <w:sz w:val="28"/>
          <w:szCs w:val="28"/>
        </w:rPr>
        <w:t>How a</w:t>
      </w:r>
      <w:r w:rsidR="00C9799D" w:rsidRPr="00C9799D">
        <w:rPr>
          <w:color w:val="0070C0"/>
          <w:sz w:val="28"/>
          <w:szCs w:val="28"/>
        </w:rPr>
        <w:t xml:space="preserve"> web-designs </w:t>
      </w:r>
      <w:r w:rsidR="00C9799D">
        <w:rPr>
          <w:color w:val="0070C0"/>
          <w:sz w:val="28"/>
          <w:szCs w:val="28"/>
        </w:rPr>
        <w:t xml:space="preserve">is </w:t>
      </w:r>
      <w:r w:rsidR="00C9799D" w:rsidRPr="00C9799D">
        <w:rPr>
          <w:color w:val="0070C0"/>
          <w:sz w:val="28"/>
          <w:szCs w:val="28"/>
        </w:rPr>
        <w:t>important for the website?</w:t>
      </w:r>
      <w:bookmarkEnd w:id="8"/>
    </w:p>
    <w:p w14:paraId="2622120B" w14:textId="77777777" w:rsidR="004961CD" w:rsidRDefault="004961CD" w:rsidP="00F2177D">
      <w:pPr>
        <w:spacing w:line="360" w:lineRule="auto"/>
        <w:ind w:left="-567"/>
        <w:jc w:val="both"/>
        <w:rPr>
          <w:sz w:val="26"/>
          <w:szCs w:val="26"/>
        </w:rPr>
      </w:pPr>
    </w:p>
    <w:p w14:paraId="6BA35CFC" w14:textId="32712620" w:rsidR="00F2177D" w:rsidRDefault="00265591" w:rsidP="00F2177D">
      <w:pPr>
        <w:spacing w:line="360" w:lineRule="auto"/>
        <w:ind w:left="-567"/>
        <w:jc w:val="both"/>
        <w:rPr>
          <w:sz w:val="26"/>
          <w:szCs w:val="26"/>
        </w:rPr>
      </w:pPr>
      <w:r w:rsidRPr="00265591">
        <w:rPr>
          <w:sz w:val="26"/>
          <w:szCs w:val="26"/>
        </w:rPr>
        <w:t xml:space="preserve">The Web design </w:t>
      </w:r>
      <w:r w:rsidR="00B84811">
        <w:rPr>
          <w:sz w:val="26"/>
          <w:szCs w:val="26"/>
        </w:rPr>
        <w:fldChar w:fldCharType="begin"/>
      </w:r>
      <w:r w:rsidR="00B84811">
        <w:rPr>
          <w:sz w:val="26"/>
          <w:szCs w:val="26"/>
        </w:rPr>
        <w:instrText xml:space="preserve"> ADDIN ZOTERO_ITEM CSL_CITATION {"citationID":"bysHuft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B84811">
        <w:rPr>
          <w:sz w:val="26"/>
          <w:szCs w:val="26"/>
        </w:rPr>
        <w:fldChar w:fldCharType="separate"/>
      </w:r>
      <w:r w:rsidR="00B84811" w:rsidRPr="00B84811">
        <w:rPr>
          <w:rFonts w:ascii="Calibri" w:hAnsi="Calibri" w:cs="Calibri"/>
          <w:sz w:val="26"/>
        </w:rPr>
        <w:t>(Powell, 2002)</w:t>
      </w:r>
      <w:r w:rsidR="00B84811">
        <w:rPr>
          <w:sz w:val="26"/>
          <w:szCs w:val="26"/>
        </w:rPr>
        <w:fldChar w:fldCharType="end"/>
      </w:r>
      <w:r w:rsidRPr="00265591">
        <w:rPr>
          <w:sz w:val="26"/>
          <w:szCs w:val="26"/>
        </w:rPr>
        <w:t>strategy involved a variety of things for different people. Web design based on the user involves several aspects like graphic design, programming, HTML, problems with navigation, usability and business (e-commerce) issues. In reality, focusing on the project web design can rely from all of these areas so it can really be a very multidiscipline environmen</w:t>
      </w:r>
      <w:r w:rsidR="00B84811">
        <w:rPr>
          <w:sz w:val="26"/>
          <w:szCs w:val="26"/>
        </w:rPr>
        <w:t>t</w:t>
      </w:r>
      <w:r w:rsidRPr="00265591">
        <w:rPr>
          <w:sz w:val="26"/>
          <w:szCs w:val="26"/>
        </w:rPr>
        <w:t>.</w:t>
      </w:r>
      <w:r w:rsidR="004E199A">
        <w:rPr>
          <w:sz w:val="26"/>
          <w:szCs w:val="26"/>
        </w:rPr>
        <w:t xml:space="preserve"> </w:t>
      </w:r>
      <w:r w:rsidR="004E199A" w:rsidRPr="004E199A">
        <w:rPr>
          <w:sz w:val="26"/>
          <w:szCs w:val="26"/>
        </w:rPr>
        <w:t xml:space="preserve">There are four critical elements of web design: content- informing or persuading people, technology- implementing the website feature, graphics- providing website forms and economics- providing intention for the website. The impact of one or the other aspect of site design varies according to the </w:t>
      </w:r>
      <w:r w:rsidR="004E199A">
        <w:rPr>
          <w:sz w:val="26"/>
          <w:szCs w:val="26"/>
        </w:rPr>
        <w:t>project</w:t>
      </w:r>
      <w:r w:rsidR="004E199A" w:rsidRPr="004E199A">
        <w:rPr>
          <w:sz w:val="26"/>
          <w:szCs w:val="26"/>
        </w:rPr>
        <w:t>.</w:t>
      </w:r>
    </w:p>
    <w:p w14:paraId="39D0551E" w14:textId="7293C00A" w:rsidR="00680782" w:rsidRDefault="00B82473" w:rsidP="00B934CE">
      <w:pPr>
        <w:spacing w:line="360" w:lineRule="auto"/>
        <w:ind w:left="-567"/>
        <w:jc w:val="both"/>
        <w:rPr>
          <w:sz w:val="26"/>
          <w:szCs w:val="26"/>
        </w:rPr>
      </w:pPr>
      <w:r w:rsidRPr="00B82473">
        <w:rPr>
          <w:sz w:val="26"/>
          <w:szCs w:val="26"/>
        </w:rPr>
        <w:t>For example, by using the internet, an organisation can easily access consumers and provide them not only with general knowledge about their goods or services but also with the ability to make direct business transactions</w:t>
      </w:r>
      <w:r w:rsidR="00514421">
        <w:rPr>
          <w:sz w:val="26"/>
          <w:szCs w:val="26"/>
        </w:rPr>
        <w:t xml:space="preserve"> </w:t>
      </w:r>
      <w:r w:rsidR="00514421">
        <w:rPr>
          <w:sz w:val="26"/>
          <w:szCs w:val="26"/>
        </w:rPr>
        <w:fldChar w:fldCharType="begin"/>
      </w:r>
      <w:r w:rsidR="00514421">
        <w:rPr>
          <w:sz w:val="26"/>
          <w:szCs w:val="26"/>
        </w:rPr>
        <w:instrText xml:space="preserve"> ADDIN ZOTERO_ITEM CSL_CITATION {"citationID":"BplIlMKN","properties":{"formattedCitation":"(Cebi, 2013)","plainCitation":"(Cebi, 2013)","noteIndex":0},"citationItems":[{"id":74,"uris":["http://zotero.org/users/local/4ht2L956/items/8WIIPZTN"],"uri":["http://zotero.org/users/local/4ht2L956/items/8WIIPZTN"],"itemData":{"id":74,"type":"article-journal","abstract":"Nowadays, the internet is the most widely used and an effective tool for firms/organizations to reach their customers by their websites. Hence, effective design of websites helps firms/organizations to reach their aim. There are lots of design parameters that play an effective role on website design. These parameters are considered by researchers in some academic papers. However, none of the published articles takes into account both interactions among the design parameters and importance degrees of design parameters in terms of website types. Therefore, in the scope of this paper, in order to address these research gaps, an integrated multiple criteria decision making method including Delphi and DEMATEL (DEcision-MAking Trial and Evaluation Laboratory) techniques has been proposed for determining importance degrees of website design parameters. Furthermore, the website design parameters were determined based on detailed review of literature available. In addition, a new classification has been presented for websites. Finally, this paper indicates that the importance degrees of website design parameters are based on both website types and interaction among the design parameters. To illustrate the steps of the proposed algorithm, an application has been presented.","container-title":"Decision Support Systems","DOI":"10.1016/j.dss.2012.10.036","ISSN":"0167-9236","issue":"2","journalAbbreviation":"Decision Support Systems","language":"en","page":"1030-1043","source":"ScienceDirect","title":"Determining importance degrees of website design parameters based on interactions and types of websites","volume":"54","author":[{"family":"Cebi","given":"Selcuk"}],"issued":{"date-parts":[["2013",1,1]]}}}],"schema":"https://github.com/citation-style-language/schema/raw/master/csl-citation.json"} </w:instrText>
      </w:r>
      <w:r w:rsidR="00514421">
        <w:rPr>
          <w:sz w:val="26"/>
          <w:szCs w:val="26"/>
        </w:rPr>
        <w:fldChar w:fldCharType="separate"/>
      </w:r>
      <w:r w:rsidR="00514421" w:rsidRPr="00514421">
        <w:rPr>
          <w:rFonts w:ascii="Calibri" w:hAnsi="Calibri" w:cs="Calibri"/>
          <w:sz w:val="26"/>
        </w:rPr>
        <w:t>(Cebi, 2013)</w:t>
      </w:r>
      <w:r w:rsidR="00514421">
        <w:rPr>
          <w:sz w:val="26"/>
          <w:szCs w:val="26"/>
        </w:rPr>
        <w:fldChar w:fldCharType="end"/>
      </w:r>
      <w:r w:rsidRPr="00B82473">
        <w:rPr>
          <w:sz w:val="26"/>
          <w:szCs w:val="26"/>
        </w:rPr>
        <w:t>.</w:t>
      </w:r>
      <w:r>
        <w:rPr>
          <w:sz w:val="26"/>
          <w:szCs w:val="26"/>
        </w:rPr>
        <w:t xml:space="preserve"> </w:t>
      </w:r>
      <w:r w:rsidRPr="00B82473">
        <w:rPr>
          <w:sz w:val="26"/>
          <w:szCs w:val="26"/>
        </w:rPr>
        <w:t xml:space="preserve">Efficient website design also plays </w:t>
      </w:r>
      <w:r w:rsidR="00514421" w:rsidRPr="00B82473">
        <w:rPr>
          <w:sz w:val="26"/>
          <w:szCs w:val="26"/>
        </w:rPr>
        <w:t>a</w:t>
      </w:r>
      <w:r w:rsidRPr="00B82473">
        <w:rPr>
          <w:sz w:val="26"/>
          <w:szCs w:val="26"/>
        </w:rPr>
        <w:t xml:space="preserve"> significant role for organisations </w:t>
      </w:r>
      <w:r>
        <w:rPr>
          <w:sz w:val="26"/>
          <w:szCs w:val="26"/>
        </w:rPr>
        <w:t>w</w:t>
      </w:r>
      <w:r w:rsidRPr="00B82473">
        <w:rPr>
          <w:sz w:val="26"/>
          <w:szCs w:val="26"/>
        </w:rPr>
        <w:t>ho want their revenues to be maximised by supporting their services or products in a successful and restricted market.</w:t>
      </w:r>
      <w:r w:rsidR="00B934CE">
        <w:rPr>
          <w:sz w:val="26"/>
          <w:szCs w:val="26"/>
        </w:rPr>
        <w:t xml:space="preserve"> </w:t>
      </w:r>
      <w:r w:rsidR="00B934CE" w:rsidRPr="00B934CE">
        <w:rPr>
          <w:sz w:val="26"/>
          <w:szCs w:val="26"/>
        </w:rPr>
        <w:t xml:space="preserve">There are various design specifications that must be taken into account concurrently in order to design an effective website. Design specifications can be defined as qualitative and quantitative aspects of a website's physical and functional characteristics which play an important role in efficiency </w:t>
      </w:r>
      <w:r w:rsidR="00E059FB">
        <w:rPr>
          <w:sz w:val="26"/>
          <w:szCs w:val="26"/>
        </w:rPr>
        <w:t>o</w:t>
      </w:r>
      <w:r w:rsidR="00B934CE" w:rsidRPr="00B934CE">
        <w:rPr>
          <w:sz w:val="26"/>
          <w:szCs w:val="26"/>
        </w:rPr>
        <w:t>f website design.</w:t>
      </w:r>
      <w:r w:rsidR="00B967F9">
        <w:rPr>
          <w:sz w:val="26"/>
          <w:szCs w:val="26"/>
        </w:rPr>
        <w:t xml:space="preserve"> </w:t>
      </w:r>
      <w:r w:rsidR="00B967F9" w:rsidRPr="00B967F9">
        <w:rPr>
          <w:sz w:val="26"/>
          <w:szCs w:val="26"/>
        </w:rPr>
        <w:t>Due to its dynamic existence based on human perceptions, however, it is not easy to decide the design parameters of a successful web design</w:t>
      </w:r>
      <w:r w:rsidR="00E14372">
        <w:rPr>
          <w:sz w:val="26"/>
          <w:szCs w:val="26"/>
        </w:rPr>
        <w:t xml:space="preserve"> </w:t>
      </w:r>
      <w:r w:rsidR="00E14372">
        <w:rPr>
          <w:sz w:val="26"/>
          <w:szCs w:val="26"/>
        </w:rPr>
        <w:fldChar w:fldCharType="begin"/>
      </w:r>
      <w:r w:rsidR="00E14372">
        <w:rPr>
          <w:sz w:val="26"/>
          <w:szCs w:val="26"/>
        </w:rPr>
        <w:instrText xml:space="preserve"> ADDIN ZOTERO_ITEM CSL_CITATION {"citationID":"CaWc16Sg","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E14372">
        <w:rPr>
          <w:sz w:val="26"/>
          <w:szCs w:val="26"/>
        </w:rPr>
        <w:fldChar w:fldCharType="separate"/>
      </w:r>
      <w:r w:rsidR="00E14372" w:rsidRPr="00E14372">
        <w:rPr>
          <w:rFonts w:ascii="Calibri" w:hAnsi="Calibri" w:cs="Calibri"/>
          <w:sz w:val="26"/>
        </w:rPr>
        <w:t>(Gevorgyan and Porter, 2008)</w:t>
      </w:r>
      <w:r w:rsidR="00E14372">
        <w:rPr>
          <w:sz w:val="26"/>
          <w:szCs w:val="26"/>
        </w:rPr>
        <w:fldChar w:fldCharType="end"/>
      </w:r>
      <w:r w:rsidR="00BB27A3">
        <w:rPr>
          <w:sz w:val="26"/>
          <w:szCs w:val="26"/>
        </w:rPr>
        <w:t>.</w:t>
      </w:r>
      <w:r w:rsidR="00986922">
        <w:rPr>
          <w:sz w:val="26"/>
          <w:szCs w:val="26"/>
        </w:rPr>
        <w:t xml:space="preserve"> </w:t>
      </w:r>
      <w:r w:rsidR="00986922" w:rsidRPr="00986922">
        <w:rPr>
          <w:sz w:val="26"/>
          <w:szCs w:val="26"/>
        </w:rPr>
        <w:t>Thus</w:t>
      </w:r>
      <w:r w:rsidR="00986922">
        <w:rPr>
          <w:sz w:val="26"/>
          <w:szCs w:val="26"/>
        </w:rPr>
        <w:t>,</w:t>
      </w:r>
      <w:r w:rsidR="00986922" w:rsidRPr="00986922">
        <w:rPr>
          <w:sz w:val="26"/>
          <w:szCs w:val="26"/>
        </w:rPr>
        <w:t xml:space="preserve"> web designer must take into account a growing number of design parameters such as usability, accessibility, cost, delay, efficiency, protection, maintenance, etc. during the design process to meet the needs of users. Hence, consideration has been given to the design parameters of a successful website to improve the efficiency of the websites</w:t>
      </w:r>
      <w:r w:rsidR="00D83FFE">
        <w:rPr>
          <w:sz w:val="26"/>
          <w:szCs w:val="26"/>
        </w:rPr>
        <w:t xml:space="preserve"> </w:t>
      </w:r>
      <w:r w:rsidR="00D83FFE">
        <w:rPr>
          <w:sz w:val="26"/>
          <w:szCs w:val="26"/>
        </w:rPr>
        <w:fldChar w:fldCharType="begin"/>
      </w:r>
      <w:r w:rsidR="00D83FFE">
        <w:rPr>
          <w:sz w:val="26"/>
          <w:szCs w:val="26"/>
        </w:rPr>
        <w:instrText xml:space="preserve"> ADDIN ZOTERO_ITEM CSL_CITATION {"citationID":"VPqoHdZW","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D83FFE">
        <w:rPr>
          <w:sz w:val="26"/>
          <w:szCs w:val="26"/>
        </w:rPr>
        <w:fldChar w:fldCharType="separate"/>
      </w:r>
      <w:r w:rsidR="00D83FFE" w:rsidRPr="00D83FFE">
        <w:rPr>
          <w:rFonts w:ascii="Calibri" w:hAnsi="Calibri" w:cs="Calibri"/>
          <w:sz w:val="26"/>
        </w:rPr>
        <w:t>(Gevorgyan and Porter, 2008)</w:t>
      </w:r>
      <w:r w:rsidR="00D83FFE">
        <w:rPr>
          <w:sz w:val="26"/>
          <w:szCs w:val="26"/>
        </w:rPr>
        <w:fldChar w:fldCharType="end"/>
      </w:r>
      <w:r w:rsidR="00986922" w:rsidRPr="00986922">
        <w:rPr>
          <w:sz w:val="26"/>
          <w:szCs w:val="26"/>
        </w:rPr>
        <w:t>.</w:t>
      </w:r>
    </w:p>
    <w:p w14:paraId="15257064" w14:textId="0D177C72" w:rsidR="00D83FFE" w:rsidRDefault="002D0262" w:rsidP="00B934CE">
      <w:pPr>
        <w:spacing w:line="360" w:lineRule="auto"/>
        <w:ind w:left="-567"/>
        <w:jc w:val="both"/>
        <w:rPr>
          <w:sz w:val="26"/>
          <w:szCs w:val="26"/>
        </w:rPr>
      </w:pPr>
      <w:r w:rsidRPr="002D0262">
        <w:rPr>
          <w:sz w:val="26"/>
          <w:szCs w:val="26"/>
        </w:rPr>
        <w:t>Web design is like a pyramid, the content we use as bricks to create the pyramid, the structure of the project is based on graphics and technology</w:t>
      </w:r>
      <w:r>
        <w:rPr>
          <w:sz w:val="26"/>
          <w:szCs w:val="26"/>
        </w:rPr>
        <w:t xml:space="preserve"> and </w:t>
      </w:r>
      <w:r w:rsidRPr="002D0262">
        <w:rPr>
          <w:sz w:val="26"/>
          <w:szCs w:val="26"/>
        </w:rPr>
        <w:t>economics makes the project worth doing</w:t>
      </w:r>
      <w:r>
        <w:rPr>
          <w:sz w:val="26"/>
          <w:szCs w:val="26"/>
        </w:rPr>
        <w:t xml:space="preserve"> </w:t>
      </w:r>
      <w:r w:rsidR="00F53AA6">
        <w:rPr>
          <w:sz w:val="26"/>
          <w:szCs w:val="26"/>
        </w:rPr>
        <w:fldChar w:fldCharType="begin"/>
      </w:r>
      <w:r w:rsidR="00F53AA6">
        <w:rPr>
          <w:sz w:val="26"/>
          <w:szCs w:val="26"/>
        </w:rPr>
        <w:instrText xml:space="preserve"> ADDIN ZOTERO_ITEM CSL_CITATION {"citationID":"Kt1xLFM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F53AA6">
        <w:rPr>
          <w:sz w:val="26"/>
          <w:szCs w:val="26"/>
        </w:rPr>
        <w:fldChar w:fldCharType="separate"/>
      </w:r>
      <w:r w:rsidR="00F53AA6" w:rsidRPr="00F53AA6">
        <w:rPr>
          <w:rFonts w:ascii="Calibri" w:hAnsi="Calibri" w:cs="Calibri"/>
          <w:sz w:val="26"/>
        </w:rPr>
        <w:t>(Powell, 2002)</w:t>
      </w:r>
      <w:r w:rsidR="00F53AA6">
        <w:rPr>
          <w:sz w:val="26"/>
          <w:szCs w:val="26"/>
        </w:rPr>
        <w:fldChar w:fldCharType="end"/>
      </w:r>
      <w:r w:rsidRPr="002D0262">
        <w:rPr>
          <w:sz w:val="26"/>
          <w:szCs w:val="26"/>
        </w:rPr>
        <w:t>.</w:t>
      </w:r>
    </w:p>
    <w:p w14:paraId="590DD497" w14:textId="320D25E4" w:rsidR="00F53AA6" w:rsidRDefault="00B858BF" w:rsidP="00B858BF">
      <w:pPr>
        <w:spacing w:line="360" w:lineRule="auto"/>
        <w:ind w:left="-567"/>
        <w:jc w:val="center"/>
        <w:rPr>
          <w:sz w:val="26"/>
          <w:szCs w:val="26"/>
        </w:rPr>
      </w:pPr>
      <w:r>
        <w:rPr>
          <w:noProof/>
        </w:rPr>
        <w:lastRenderedPageBreak/>
        <w:drawing>
          <wp:inline distT="0" distB="0" distL="0" distR="0" wp14:anchorId="5C1C491E" wp14:editId="442DF497">
            <wp:extent cx="1781175" cy="295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81175" cy="295275"/>
                    </a:xfrm>
                    <a:prstGeom prst="rect">
                      <a:avLst/>
                    </a:prstGeom>
                  </pic:spPr>
                </pic:pic>
              </a:graphicData>
            </a:graphic>
          </wp:inline>
        </w:drawing>
      </w:r>
    </w:p>
    <w:p w14:paraId="3D7357EC" w14:textId="5AF38699" w:rsidR="00B858BF" w:rsidRDefault="00B858BF" w:rsidP="00B858BF">
      <w:pPr>
        <w:spacing w:line="360" w:lineRule="auto"/>
        <w:ind w:left="-567"/>
        <w:jc w:val="center"/>
        <w:rPr>
          <w:sz w:val="26"/>
          <w:szCs w:val="26"/>
        </w:rPr>
      </w:pPr>
      <w:r>
        <w:rPr>
          <w:noProof/>
        </w:rPr>
        <w:drawing>
          <wp:inline distT="0" distB="0" distL="0" distR="0" wp14:anchorId="4B7F7B57" wp14:editId="74AB97B0">
            <wp:extent cx="3495675" cy="25812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95675" cy="2581275"/>
                    </a:xfrm>
                    <a:prstGeom prst="rect">
                      <a:avLst/>
                    </a:prstGeom>
                  </pic:spPr>
                </pic:pic>
              </a:graphicData>
            </a:graphic>
          </wp:inline>
        </w:drawing>
      </w:r>
    </w:p>
    <w:p w14:paraId="7EDF5951" w14:textId="26235E9E" w:rsidR="00B858BF" w:rsidRDefault="009A54DB" w:rsidP="00B858BF">
      <w:pPr>
        <w:spacing w:line="360" w:lineRule="auto"/>
        <w:ind w:left="-567"/>
        <w:jc w:val="center"/>
        <w:rPr>
          <w:sz w:val="26"/>
          <w:szCs w:val="26"/>
        </w:rPr>
      </w:pPr>
      <w:r>
        <w:rPr>
          <w:sz w:val="26"/>
          <w:szCs w:val="26"/>
        </w:rPr>
        <w:fldChar w:fldCharType="begin"/>
      </w:r>
      <w:r>
        <w:rPr>
          <w:sz w:val="26"/>
          <w:szCs w:val="26"/>
        </w:rPr>
        <w:instrText xml:space="preserve"> ADDIN ZOTERO_ITEM CSL_CITATION {"citationID":"f5I7vJFj","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Pr>
          <w:sz w:val="26"/>
          <w:szCs w:val="26"/>
        </w:rPr>
        <w:fldChar w:fldCharType="separate"/>
      </w:r>
      <w:r w:rsidRPr="009A54DB">
        <w:rPr>
          <w:rFonts w:ascii="Calibri" w:hAnsi="Calibri" w:cs="Calibri"/>
          <w:sz w:val="26"/>
        </w:rPr>
        <w:t>(Powell, 2002)</w:t>
      </w:r>
      <w:r>
        <w:rPr>
          <w:sz w:val="26"/>
          <w:szCs w:val="26"/>
        </w:rPr>
        <w:fldChar w:fldCharType="end"/>
      </w:r>
    </w:p>
    <w:p w14:paraId="35F18DC5" w14:textId="071D26EE" w:rsidR="009A54DB" w:rsidRDefault="00B92E23" w:rsidP="00757DAA">
      <w:pPr>
        <w:spacing w:line="360" w:lineRule="auto"/>
        <w:ind w:left="-567"/>
        <w:jc w:val="both"/>
        <w:rPr>
          <w:sz w:val="26"/>
          <w:szCs w:val="26"/>
        </w:rPr>
      </w:pPr>
      <w:r w:rsidRPr="00B92E23">
        <w:rPr>
          <w:sz w:val="26"/>
          <w:szCs w:val="26"/>
        </w:rPr>
        <w:t xml:space="preserve">Web design </w:t>
      </w:r>
      <w:r w:rsidR="006C4805">
        <w:rPr>
          <w:sz w:val="26"/>
          <w:szCs w:val="26"/>
        </w:rPr>
        <w:fldChar w:fldCharType="begin"/>
      </w:r>
      <w:r w:rsidR="006C4805">
        <w:rPr>
          <w:sz w:val="26"/>
          <w:szCs w:val="26"/>
        </w:rPr>
        <w:instrText xml:space="preserve"> ADDIN ZOTERO_ITEM CSL_CITATION {"citationID":"OZ1gh7Vl","properties":{"formattedCitation":"(Flavian, Gurrea and Or\\uc0\\u250{}s, 2009)","plainCitation":"(Flavian, Gurrea and Orús, 2009)","noteIndex":0},"citationItems":[{"id":79,"uris":["http://zotero.org/users/local/4ht2L956/items/H9AXZRN4"],"uri":["http://zotero.org/users/local/4ht2L956/items/H9AXZRN4"],"itemData":{"id":79,"type":"article-journal","container-title":"Journal of Systems and Information Technology","DOI":"10.1108/13287260910955129","ISSN":"1328-7265","issue":"2","journalAbbreviation":"J of Systems and Info Tech","language":"en","page":"168-184","source":"DOI.org (Crossref)","title":"Web design: a key factor for the website success","title-short":"Web design","volume":"11","author":[{"family":"Flavian","given":"Carlos"},{"family":"Gurrea","given":"Raquel"},{"family":"Orús","given":"Carlos"}],"issued":{"date-parts":[["2009",5]]}}}],"schema":"https://github.com/citation-style-language/schema/raw/master/csl-citation.json"} </w:instrText>
      </w:r>
      <w:r w:rsidR="006C4805">
        <w:rPr>
          <w:sz w:val="26"/>
          <w:szCs w:val="26"/>
        </w:rPr>
        <w:fldChar w:fldCharType="separate"/>
      </w:r>
      <w:r w:rsidR="006C4805" w:rsidRPr="006C4805">
        <w:rPr>
          <w:rFonts w:ascii="Calibri" w:hAnsi="Calibri" w:cs="Calibri"/>
          <w:sz w:val="26"/>
          <w:szCs w:val="24"/>
        </w:rPr>
        <w:t>(Flavian, Gurrea and Orús, 2009)</w:t>
      </w:r>
      <w:r w:rsidR="006C4805">
        <w:rPr>
          <w:sz w:val="26"/>
          <w:szCs w:val="26"/>
        </w:rPr>
        <w:fldChar w:fldCharType="end"/>
      </w:r>
      <w:r w:rsidRPr="00B92E23">
        <w:rPr>
          <w:sz w:val="26"/>
          <w:szCs w:val="26"/>
        </w:rPr>
        <w:t>has been described as a key factor for website acceptance and performance. In order to create an effective website, we examine from a marketing point of view the key factors that may affect the attitudes and behaviours of online users.</w:t>
      </w:r>
      <w:r w:rsidR="0022639E">
        <w:rPr>
          <w:sz w:val="26"/>
          <w:szCs w:val="26"/>
        </w:rPr>
        <w:t xml:space="preserve"> </w:t>
      </w:r>
      <w:r w:rsidR="0022639E" w:rsidRPr="0022639E">
        <w:rPr>
          <w:sz w:val="26"/>
          <w:szCs w:val="26"/>
        </w:rPr>
        <w:t>Website design has been intensively researched from multiple perspectives, most of them identifying the factors that could reflect the extent of website acceptance, designing is "the method of constructing an object with a scheduled, creative, consistent, meaningful and helpful form structure."</w:t>
      </w:r>
      <w:r w:rsidR="00757DAA">
        <w:rPr>
          <w:sz w:val="26"/>
          <w:szCs w:val="26"/>
        </w:rPr>
        <w:t xml:space="preserve"> </w:t>
      </w:r>
      <w:r w:rsidR="00757DAA" w:rsidRPr="00757DAA">
        <w:rPr>
          <w:sz w:val="26"/>
          <w:szCs w:val="26"/>
        </w:rPr>
        <w:t>Through a customer viewpoint, a website with all these features must be designed to arouse the users' affective states and to improve their online visits or purchase intentions</w:t>
      </w:r>
      <w:r w:rsidR="00963F69">
        <w:rPr>
          <w:sz w:val="26"/>
          <w:szCs w:val="26"/>
        </w:rPr>
        <w:t xml:space="preserve"> </w:t>
      </w:r>
      <w:r w:rsidR="00963F69">
        <w:rPr>
          <w:sz w:val="26"/>
          <w:szCs w:val="26"/>
        </w:rPr>
        <w:fldChar w:fldCharType="begin"/>
      </w:r>
      <w:r w:rsidR="00963F69">
        <w:rPr>
          <w:sz w:val="26"/>
          <w:szCs w:val="26"/>
        </w:rPr>
        <w:instrText xml:space="preserve"> ADDIN ZOTERO_ITEM CSL_CITATION {"citationID":"y9va2KA0","properties":{"formattedCitation":"(United States and United States, 2006)","plainCitation":"(United States and United States, 2006)","noteIndex":0},"citationItems":[{"id":81,"uris":["http://zotero.org/users/local/4ht2L956/items/NSCNAK7I"],"uri":["http://zotero.org/users/local/4ht2L956/items/NSCNAK7I"],"itemData":{"id":81,"type":"book","call-number":"TK5105.888 .R47 2006","edition":"Version 2","event-place":"Washington, D.C","ISBN":"978-0-16-076270-3","language":"en","note":"OCLC: ocm71121173","number-of-pages":"267","publisher":"U.S. Dept. of Health and Human Services : U.S. General Services Administration","publisher-place":"Washington, D.C","source":"Library of Congress ISBN","title":"Research-based web design &amp; usability guidelines","editor":[{"family":"United States","given":""},{"family":"United States","given":""}],"issued":{"date-parts":[["2006"]]}}}],"schema":"https://github.com/citation-style-language/schema/raw/master/csl-citation.json"} </w:instrText>
      </w:r>
      <w:r w:rsidR="00963F69">
        <w:rPr>
          <w:sz w:val="26"/>
          <w:szCs w:val="26"/>
        </w:rPr>
        <w:fldChar w:fldCharType="separate"/>
      </w:r>
      <w:r w:rsidR="00963F69" w:rsidRPr="00963F69">
        <w:rPr>
          <w:rFonts w:ascii="Calibri" w:hAnsi="Calibri" w:cs="Calibri"/>
          <w:sz w:val="26"/>
        </w:rPr>
        <w:t>(United States and United States, 2006)</w:t>
      </w:r>
      <w:r w:rsidR="00963F69">
        <w:rPr>
          <w:sz w:val="26"/>
          <w:szCs w:val="26"/>
        </w:rPr>
        <w:fldChar w:fldCharType="end"/>
      </w:r>
      <w:r w:rsidR="00757DAA" w:rsidRPr="00757DAA">
        <w:rPr>
          <w:sz w:val="26"/>
          <w:szCs w:val="26"/>
        </w:rPr>
        <w:t>.</w:t>
      </w:r>
      <w:r w:rsidR="00797246">
        <w:rPr>
          <w:sz w:val="26"/>
          <w:szCs w:val="26"/>
        </w:rPr>
        <w:t xml:space="preserve"> </w:t>
      </w:r>
    </w:p>
    <w:p w14:paraId="046B2ECA" w14:textId="66954C16" w:rsidR="00506E66" w:rsidRDefault="00506E66" w:rsidP="00506E66">
      <w:pPr>
        <w:spacing w:line="360" w:lineRule="auto"/>
        <w:ind w:left="-567"/>
        <w:jc w:val="both"/>
        <w:rPr>
          <w:sz w:val="26"/>
          <w:szCs w:val="26"/>
        </w:rPr>
      </w:pPr>
      <w:r w:rsidRPr="00506E66">
        <w:rPr>
          <w:sz w:val="26"/>
          <w:szCs w:val="26"/>
        </w:rPr>
        <w:t>Anyone who wants more control over a page's layout may choose to design a Web page with a fixed width which remains the same for all users, regardless of their monitor size, or the resizing of the window. That web design technique is Based on design concepts learned in print, such as the maintenance of a constant grid, page element relationships and convenient line lengths</w:t>
      </w:r>
      <w:r w:rsidR="007A6B90">
        <w:rPr>
          <w:sz w:val="26"/>
          <w:szCs w:val="26"/>
        </w:rPr>
        <w:t xml:space="preserve">. Below mentioned will be some advantages and some dis-advantages of the web design technology </w:t>
      </w:r>
      <w:r w:rsidR="002F5757">
        <w:rPr>
          <w:sz w:val="26"/>
          <w:szCs w:val="26"/>
        </w:rPr>
        <w:fldChar w:fldCharType="begin"/>
      </w:r>
      <w:r w:rsidR="002F5757">
        <w:rPr>
          <w:sz w:val="26"/>
          <w:szCs w:val="26"/>
        </w:rPr>
        <w:instrText xml:space="preserve"> ADDIN ZOTERO_ITEM CSL_CITATION {"citationID":"kfPhI6fV","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sidR="002F5757">
        <w:rPr>
          <w:sz w:val="26"/>
          <w:szCs w:val="26"/>
        </w:rPr>
        <w:fldChar w:fldCharType="separate"/>
      </w:r>
      <w:r w:rsidR="002F5757" w:rsidRPr="002F5757">
        <w:rPr>
          <w:rFonts w:ascii="Calibri" w:hAnsi="Calibri" w:cs="Calibri"/>
          <w:sz w:val="26"/>
        </w:rPr>
        <w:t>(Dringus, 1997)</w:t>
      </w:r>
      <w:r w:rsidR="002F5757">
        <w:rPr>
          <w:sz w:val="26"/>
          <w:szCs w:val="26"/>
        </w:rPr>
        <w:fldChar w:fldCharType="end"/>
      </w:r>
      <w:r w:rsidR="007A6B90">
        <w:rPr>
          <w:sz w:val="26"/>
          <w:szCs w:val="26"/>
        </w:rPr>
        <w:t>.</w:t>
      </w:r>
    </w:p>
    <w:p w14:paraId="0894D817" w14:textId="513293A4" w:rsidR="00772F18" w:rsidRDefault="00772F18" w:rsidP="00506E66">
      <w:pPr>
        <w:spacing w:line="360" w:lineRule="auto"/>
        <w:ind w:left="-567"/>
        <w:jc w:val="both"/>
        <w:rPr>
          <w:sz w:val="26"/>
          <w:szCs w:val="26"/>
        </w:rPr>
      </w:pPr>
    </w:p>
    <w:tbl>
      <w:tblPr>
        <w:tblStyle w:val="GridTable4"/>
        <w:tblW w:w="11058" w:type="dxa"/>
        <w:tblInd w:w="-998" w:type="dxa"/>
        <w:tblLook w:val="04A0" w:firstRow="1" w:lastRow="0" w:firstColumn="1" w:lastColumn="0" w:noHBand="0" w:noVBand="1"/>
      </w:tblPr>
      <w:tblGrid>
        <w:gridCol w:w="5506"/>
        <w:gridCol w:w="5552"/>
      </w:tblGrid>
      <w:tr w:rsidR="000F66AE" w14:paraId="2E279761" w14:textId="77777777" w:rsidTr="008B71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62EC1778" w14:textId="34AC24D9" w:rsidR="000F66AE" w:rsidRDefault="00BC4F2B" w:rsidP="00BC4F2B">
            <w:pPr>
              <w:spacing w:line="360" w:lineRule="auto"/>
              <w:jc w:val="center"/>
              <w:rPr>
                <w:sz w:val="26"/>
                <w:szCs w:val="26"/>
              </w:rPr>
            </w:pPr>
            <w:r>
              <w:rPr>
                <w:sz w:val="26"/>
                <w:szCs w:val="26"/>
              </w:rPr>
              <w:lastRenderedPageBreak/>
              <w:t>Advantages</w:t>
            </w:r>
          </w:p>
        </w:tc>
        <w:tc>
          <w:tcPr>
            <w:tcW w:w="5552" w:type="dxa"/>
          </w:tcPr>
          <w:p w14:paraId="164D4A49" w14:textId="6165C858" w:rsidR="000F66AE" w:rsidRDefault="00BC4F2B" w:rsidP="00BC4F2B">
            <w:pPr>
              <w:spacing w:line="360" w:lineRule="auto"/>
              <w:jc w:val="center"/>
              <w:cnfStyle w:val="100000000000" w:firstRow="1" w:lastRow="0" w:firstColumn="0" w:lastColumn="0" w:oddVBand="0" w:evenVBand="0" w:oddHBand="0" w:evenHBand="0" w:firstRowFirstColumn="0" w:firstRowLastColumn="0" w:lastRowFirstColumn="0" w:lastRowLastColumn="0"/>
              <w:rPr>
                <w:sz w:val="26"/>
                <w:szCs w:val="26"/>
              </w:rPr>
            </w:pPr>
            <w:r>
              <w:rPr>
                <w:sz w:val="26"/>
                <w:szCs w:val="26"/>
              </w:rPr>
              <w:t>Dis-advantages</w:t>
            </w:r>
          </w:p>
        </w:tc>
      </w:tr>
      <w:tr w:rsidR="000F66AE" w14:paraId="7FF7C09E" w14:textId="77777777" w:rsidTr="008B7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3FE73B4E" w14:textId="3260CA7E" w:rsidR="000F66AE" w:rsidRPr="008B710D" w:rsidRDefault="00D84509" w:rsidP="00D84509">
            <w:pPr>
              <w:spacing w:line="360" w:lineRule="auto"/>
              <w:jc w:val="both"/>
              <w:rPr>
                <w:b w:val="0"/>
                <w:bCs w:val="0"/>
                <w:sz w:val="26"/>
                <w:szCs w:val="26"/>
              </w:rPr>
            </w:pPr>
            <w:r w:rsidRPr="008B710D">
              <w:rPr>
                <w:b w:val="0"/>
                <w:bCs w:val="0"/>
                <w:sz w:val="26"/>
                <w:szCs w:val="26"/>
              </w:rPr>
              <w:t xml:space="preserve">Regardless of the display size the web page would appear the same. That is also the case Crucial for businesses wishing to show a positive corporate picture </w:t>
            </w:r>
            <w:r w:rsidR="008B710D">
              <w:rPr>
                <w:b w:val="0"/>
                <w:bCs w:val="0"/>
                <w:sz w:val="26"/>
                <w:szCs w:val="26"/>
              </w:rPr>
              <w:t>e</w:t>
            </w:r>
            <w:r w:rsidRPr="008B710D">
              <w:rPr>
                <w:b w:val="0"/>
                <w:bCs w:val="0"/>
                <w:sz w:val="26"/>
                <w:szCs w:val="26"/>
              </w:rPr>
              <w:t xml:space="preserve">very </w:t>
            </w:r>
            <w:r w:rsidR="007C41ED" w:rsidRPr="008B710D">
              <w:rPr>
                <w:b w:val="0"/>
                <w:bCs w:val="0"/>
                <w:sz w:val="26"/>
                <w:szCs w:val="26"/>
              </w:rPr>
              <w:t>member</w:t>
            </w:r>
            <w:r w:rsidRPr="008B710D">
              <w:rPr>
                <w:b w:val="0"/>
                <w:bCs w:val="0"/>
                <w:sz w:val="26"/>
                <w:szCs w:val="26"/>
              </w:rPr>
              <w:t>.</w:t>
            </w:r>
          </w:p>
        </w:tc>
        <w:tc>
          <w:tcPr>
            <w:tcW w:w="5552" w:type="dxa"/>
          </w:tcPr>
          <w:p w14:paraId="24DAFBB9" w14:textId="373736AC" w:rsidR="000F66AE" w:rsidRDefault="007C41ED" w:rsidP="007C41ED">
            <w:pPr>
              <w:spacing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7C41ED">
              <w:rPr>
                <w:sz w:val="26"/>
                <w:szCs w:val="26"/>
              </w:rPr>
              <w:t>If the available browser window is smaller than the grid for the page, parts of</w:t>
            </w:r>
            <w:r>
              <w:rPr>
                <w:sz w:val="26"/>
                <w:szCs w:val="26"/>
              </w:rPr>
              <w:t xml:space="preserve"> </w:t>
            </w:r>
            <w:r w:rsidRPr="007C41ED">
              <w:rPr>
                <w:sz w:val="26"/>
                <w:szCs w:val="26"/>
              </w:rPr>
              <w:t>the page will not be visible and may require horizontal scrolling to be viewed.</w:t>
            </w:r>
          </w:p>
        </w:tc>
      </w:tr>
      <w:tr w:rsidR="000F66AE" w14:paraId="26DA51DB" w14:textId="77777777" w:rsidTr="008B710D">
        <w:tc>
          <w:tcPr>
            <w:cnfStyle w:val="001000000000" w:firstRow="0" w:lastRow="0" w:firstColumn="1" w:lastColumn="0" w:oddVBand="0" w:evenVBand="0" w:oddHBand="0" w:evenHBand="0" w:firstRowFirstColumn="0" w:firstRowLastColumn="0" w:lastRowFirstColumn="0" w:lastRowLastColumn="0"/>
            <w:tcW w:w="5506" w:type="dxa"/>
          </w:tcPr>
          <w:p w14:paraId="5EA57A7D" w14:textId="0DDC1368" w:rsidR="000F66AE" w:rsidRPr="008B710D" w:rsidRDefault="00D84509" w:rsidP="008B710D">
            <w:pPr>
              <w:spacing w:line="360" w:lineRule="auto"/>
              <w:jc w:val="both"/>
              <w:rPr>
                <w:b w:val="0"/>
                <w:bCs w:val="0"/>
                <w:sz w:val="26"/>
                <w:szCs w:val="26"/>
              </w:rPr>
            </w:pPr>
            <w:r w:rsidRPr="008B710D">
              <w:rPr>
                <w:b w:val="0"/>
                <w:bCs w:val="0"/>
                <w:sz w:val="26"/>
                <w:szCs w:val="26"/>
              </w:rPr>
              <w:t>Pages and columns with set widths have greater control over line lengths. Tables can be used to avoid lengths of the line from becoming too long when the page is shown on a large monitor.</w:t>
            </w:r>
          </w:p>
        </w:tc>
        <w:tc>
          <w:tcPr>
            <w:tcW w:w="5552" w:type="dxa"/>
          </w:tcPr>
          <w:p w14:paraId="0D58E874" w14:textId="78D5A3BD" w:rsidR="000F66AE" w:rsidRDefault="007C41ED" w:rsidP="00506E66">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7C41ED">
              <w:rPr>
                <w:sz w:val="26"/>
                <w:szCs w:val="26"/>
              </w:rPr>
              <w:t>Management of type size in browsers is still difficult, and objects may still change irregularly due to a larger or smaller type than was used during the design process.</w:t>
            </w:r>
          </w:p>
        </w:tc>
      </w:tr>
    </w:tbl>
    <w:p w14:paraId="1C56D7A4" w14:textId="7B88E7FD" w:rsidR="00772F18" w:rsidRDefault="00047855" w:rsidP="00047855">
      <w:pPr>
        <w:spacing w:line="360" w:lineRule="auto"/>
        <w:ind w:left="-567"/>
        <w:jc w:val="center"/>
        <w:rPr>
          <w:sz w:val="26"/>
          <w:szCs w:val="26"/>
        </w:rPr>
      </w:pPr>
      <w:r>
        <w:rPr>
          <w:sz w:val="26"/>
          <w:szCs w:val="26"/>
        </w:rPr>
        <w:fldChar w:fldCharType="begin"/>
      </w:r>
      <w:r>
        <w:rPr>
          <w:sz w:val="26"/>
          <w:szCs w:val="26"/>
        </w:rPr>
        <w:instrText xml:space="preserve"> ADDIN ZOTERO_ITEM CSL_CITATION {"citationID":"27MFsf07","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Pr>
          <w:sz w:val="26"/>
          <w:szCs w:val="26"/>
        </w:rPr>
        <w:fldChar w:fldCharType="separate"/>
      </w:r>
      <w:r w:rsidRPr="00047855">
        <w:rPr>
          <w:rFonts w:ascii="Calibri" w:hAnsi="Calibri" w:cs="Calibri"/>
          <w:sz w:val="26"/>
        </w:rPr>
        <w:t>(Dringus, 1997)</w:t>
      </w:r>
      <w:r>
        <w:rPr>
          <w:sz w:val="26"/>
          <w:szCs w:val="26"/>
        </w:rPr>
        <w:fldChar w:fldCharType="end"/>
      </w:r>
    </w:p>
    <w:p w14:paraId="7DB465CC" w14:textId="0CB23A53" w:rsidR="00944D75" w:rsidRDefault="00944D75" w:rsidP="00047855">
      <w:pPr>
        <w:spacing w:line="360" w:lineRule="auto"/>
        <w:ind w:left="-567"/>
        <w:jc w:val="center"/>
        <w:rPr>
          <w:sz w:val="26"/>
          <w:szCs w:val="26"/>
        </w:rPr>
      </w:pPr>
    </w:p>
    <w:p w14:paraId="436EF632" w14:textId="40A5B883" w:rsidR="003254E5" w:rsidRDefault="003254E5" w:rsidP="003254E5">
      <w:pPr>
        <w:pStyle w:val="Heading3"/>
        <w:ind w:left="-567"/>
        <w:rPr>
          <w:color w:val="0070C0"/>
          <w:sz w:val="28"/>
          <w:szCs w:val="28"/>
        </w:rPr>
      </w:pPr>
      <w:bookmarkStart w:id="9" w:name="_Toc47459491"/>
      <w:r>
        <w:rPr>
          <w:color w:val="0070C0"/>
          <w:sz w:val="28"/>
          <w:szCs w:val="28"/>
        </w:rPr>
        <w:t>2.2.</w:t>
      </w:r>
      <w:r w:rsidR="006D03A4">
        <w:rPr>
          <w:color w:val="0070C0"/>
          <w:sz w:val="28"/>
          <w:szCs w:val="28"/>
        </w:rPr>
        <w:t>5</w:t>
      </w:r>
      <w:r>
        <w:rPr>
          <w:color w:val="0070C0"/>
          <w:sz w:val="28"/>
          <w:szCs w:val="28"/>
        </w:rPr>
        <w:t xml:space="preserve"> </w:t>
      </w:r>
      <w:r w:rsidRPr="003254E5">
        <w:rPr>
          <w:color w:val="0070C0"/>
          <w:sz w:val="28"/>
          <w:szCs w:val="28"/>
        </w:rPr>
        <w:t>How data warehouse or a database can be designed for the project in M</w:t>
      </w:r>
      <w:r>
        <w:rPr>
          <w:color w:val="0070C0"/>
          <w:sz w:val="28"/>
          <w:szCs w:val="28"/>
        </w:rPr>
        <w:t xml:space="preserve">S </w:t>
      </w:r>
      <w:r w:rsidRPr="003254E5">
        <w:rPr>
          <w:color w:val="0070C0"/>
          <w:sz w:val="28"/>
          <w:szCs w:val="28"/>
        </w:rPr>
        <w:t>SQL?</w:t>
      </w:r>
      <w:bookmarkEnd w:id="9"/>
    </w:p>
    <w:p w14:paraId="3DBE1BA6" w14:textId="41378D44" w:rsidR="00353AA0" w:rsidRDefault="00353AA0" w:rsidP="00353AA0"/>
    <w:p w14:paraId="0B333B01" w14:textId="7532DB95" w:rsidR="00353AA0" w:rsidRDefault="00FF2BE0" w:rsidP="00353AA0">
      <w:pPr>
        <w:spacing w:line="360" w:lineRule="auto"/>
        <w:ind w:left="-567"/>
        <w:jc w:val="both"/>
        <w:rPr>
          <w:sz w:val="26"/>
          <w:szCs w:val="26"/>
        </w:rPr>
      </w:pPr>
      <w:r w:rsidRPr="00FF2BE0">
        <w:rPr>
          <w:sz w:val="26"/>
          <w:szCs w:val="26"/>
        </w:rPr>
        <w:t xml:space="preserve">A database </w:t>
      </w:r>
      <w:r w:rsidR="00CD6D01">
        <w:rPr>
          <w:sz w:val="26"/>
          <w:szCs w:val="26"/>
        </w:rPr>
        <w:t xml:space="preserve"> </w:t>
      </w:r>
      <w:r w:rsidR="00CD6D01">
        <w:rPr>
          <w:sz w:val="26"/>
          <w:szCs w:val="26"/>
        </w:rPr>
        <w:fldChar w:fldCharType="begin"/>
      </w:r>
      <w:r w:rsidR="00CD6D01">
        <w:rPr>
          <w:sz w:val="26"/>
          <w:szCs w:val="26"/>
        </w:rPr>
        <w:instrText xml:space="preserve"> ADDIN ZOTERO_ITEM CSL_CITATION {"citationID":"bxaqQGtQ","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CD6D01">
        <w:rPr>
          <w:sz w:val="26"/>
          <w:szCs w:val="26"/>
        </w:rPr>
        <w:fldChar w:fldCharType="separate"/>
      </w:r>
      <w:r w:rsidR="00CD6D01" w:rsidRPr="00CD6D01">
        <w:rPr>
          <w:rFonts w:ascii="Calibri" w:hAnsi="Calibri" w:cs="Calibri"/>
          <w:sz w:val="26"/>
        </w:rPr>
        <w:t>(Yarger et al., 1999)</w:t>
      </w:r>
      <w:r w:rsidR="00CD6D01">
        <w:rPr>
          <w:sz w:val="26"/>
          <w:szCs w:val="26"/>
        </w:rPr>
        <w:fldChar w:fldCharType="end"/>
      </w:r>
      <w:r w:rsidRPr="00FF2BE0">
        <w:rPr>
          <w:sz w:val="26"/>
          <w:szCs w:val="26"/>
        </w:rPr>
        <w:t>is an ordered collection of data which defines some function as per the concept of a database. Only getting a DBMS isn't enough to give meaning to your database. The aim determines how you use your data.</w:t>
      </w:r>
      <w:r>
        <w:rPr>
          <w:sz w:val="26"/>
          <w:szCs w:val="26"/>
        </w:rPr>
        <w:t xml:space="preserve"> </w:t>
      </w:r>
      <w:r w:rsidR="00353AA0" w:rsidRPr="00353AA0">
        <w:rPr>
          <w:sz w:val="26"/>
          <w:szCs w:val="26"/>
        </w:rPr>
        <w:t>Database design is part of the learning process of database creation which focuses on the analysis of a proposed solution (specifications and requirements) and includes all the required findings for the construction of a logical data model</w:t>
      </w:r>
      <w:r w:rsidR="001912B2">
        <w:rPr>
          <w:sz w:val="26"/>
          <w:szCs w:val="26"/>
        </w:rPr>
        <w:t xml:space="preserve"> </w:t>
      </w:r>
      <w:r w:rsidR="001912B2">
        <w:rPr>
          <w:sz w:val="26"/>
          <w:szCs w:val="26"/>
        </w:rPr>
        <w:fldChar w:fldCharType="begin"/>
      </w:r>
      <w:r w:rsidR="001912B2">
        <w:rPr>
          <w:sz w:val="26"/>
          <w:szCs w:val="26"/>
        </w:rPr>
        <w:instrText xml:space="preserve"> ADDIN ZOTERO_ITEM CSL_CITATION {"citationID":"tYA7MT09","properties":{"formattedCitation":"(Letkowski, 2005)","plainCitation":"(Letkowski, 2005)","noteIndex":0},"citationItems":[{"id":85,"uris":["http://zotero.org/users/local/4ht2L956/items/5YYGENVN"],"uri":["http://zotero.org/users/local/4ht2L956/items/5YYGENVN"],"itemData":{"id":85,"type":"article-journal","abstract":"Most of the database textbooks, targeting database design and implementation for information systems curricula support the big database systems (Oracle, MS SQL Server, DB/2, etc.). With respect to the most important aspects of the database management: design and implementation; one should not ignore MySQL—the most widely used, open source, relational database management system developed in Sweden in 1995 and now owned by Oracle Corporation. This paper shows two database-design learning cases. The first one deals with a forward-engineering technique used to transform a data model into a physical database. The second case shows how to reverse-engineer an existing database into a data model. Both the cases utilize MySQL Workbench and MySQL Community Server. By contrast Microsoft Access can only reverse engineer a physical database into its relationship diagram.","language":"en","page":"16","source":"Zotero","title":"Doing database design with MsSQL","author":[{"family":"Letkowski","given":"Jerzy"}],"issued":{"date-parts":[["2005"]]}}}],"schema":"https://github.com/citation-style-language/schema/raw/master/csl-citation.json"} </w:instrText>
      </w:r>
      <w:r w:rsidR="001912B2">
        <w:rPr>
          <w:sz w:val="26"/>
          <w:szCs w:val="26"/>
        </w:rPr>
        <w:fldChar w:fldCharType="separate"/>
      </w:r>
      <w:r w:rsidR="001912B2" w:rsidRPr="001912B2">
        <w:rPr>
          <w:rFonts w:ascii="Calibri" w:hAnsi="Calibri" w:cs="Calibri"/>
          <w:sz w:val="26"/>
        </w:rPr>
        <w:t>(Letkowski, 2005)</w:t>
      </w:r>
      <w:r w:rsidR="001912B2">
        <w:rPr>
          <w:sz w:val="26"/>
          <w:szCs w:val="26"/>
        </w:rPr>
        <w:fldChar w:fldCharType="end"/>
      </w:r>
      <w:r w:rsidR="00353AA0" w:rsidRPr="00353AA0">
        <w:rPr>
          <w:sz w:val="26"/>
          <w:szCs w:val="26"/>
        </w:rPr>
        <w:t>.</w:t>
      </w:r>
      <w:r w:rsidR="00CB4F7E">
        <w:rPr>
          <w:sz w:val="26"/>
          <w:szCs w:val="26"/>
        </w:rPr>
        <w:t xml:space="preserve"> </w:t>
      </w:r>
      <w:r w:rsidR="00CB4F7E" w:rsidRPr="00CB4F7E">
        <w:rPr>
          <w:sz w:val="26"/>
          <w:szCs w:val="26"/>
        </w:rPr>
        <w:t>Such a</w:t>
      </w:r>
      <w:r w:rsidR="0083543A">
        <w:rPr>
          <w:sz w:val="26"/>
          <w:szCs w:val="26"/>
        </w:rPr>
        <w:t>s</w:t>
      </w:r>
      <w:r w:rsidR="00CB4F7E" w:rsidRPr="00CB4F7E">
        <w:rPr>
          <w:sz w:val="26"/>
          <w:szCs w:val="26"/>
        </w:rPr>
        <w:t xml:space="preserve"> DDL</w:t>
      </w:r>
      <w:r w:rsidR="007E03D0">
        <w:rPr>
          <w:sz w:val="26"/>
          <w:szCs w:val="26"/>
        </w:rPr>
        <w:t xml:space="preserve"> (Data Definition Language)</w:t>
      </w:r>
      <w:r w:rsidR="00CB4F7E" w:rsidRPr="00CB4F7E">
        <w:rPr>
          <w:sz w:val="26"/>
          <w:szCs w:val="26"/>
        </w:rPr>
        <w:t xml:space="preserve"> </w:t>
      </w:r>
      <w:r w:rsidR="007E03D0">
        <w:rPr>
          <w:sz w:val="26"/>
          <w:szCs w:val="26"/>
        </w:rPr>
        <w:t>(</w:t>
      </w:r>
      <w:r w:rsidR="00CB4F7E" w:rsidRPr="00CB4F7E">
        <w:rPr>
          <w:sz w:val="26"/>
          <w:szCs w:val="26"/>
        </w:rPr>
        <w:t xml:space="preserve">consists of SQL statements within relational database systems, which generate databases along with their </w:t>
      </w:r>
      <w:r w:rsidR="00CA0EB8" w:rsidRPr="00CB4F7E">
        <w:rPr>
          <w:sz w:val="26"/>
          <w:szCs w:val="26"/>
        </w:rPr>
        <w:t>tables,</w:t>
      </w:r>
      <w:r w:rsidR="00CB4F7E" w:rsidRPr="00CB4F7E">
        <w:rPr>
          <w:sz w:val="26"/>
          <w:szCs w:val="26"/>
        </w:rPr>
        <w:t xml:space="preserve"> views, indexes, etc. Usually, data models are represented as Entity Relationship Diagrams (ERDs) and perhaps most modern database design tools are capable of translating the diagrams into metadata.</w:t>
      </w:r>
      <w:r w:rsidR="006D67CD">
        <w:rPr>
          <w:sz w:val="26"/>
          <w:szCs w:val="26"/>
        </w:rPr>
        <w:t xml:space="preserve"> </w:t>
      </w:r>
      <w:r w:rsidR="00C20201" w:rsidRPr="00C20201">
        <w:rPr>
          <w:sz w:val="26"/>
          <w:szCs w:val="26"/>
        </w:rPr>
        <w:t>Commercial database management systems</w:t>
      </w:r>
      <w:r w:rsidR="00180FBD">
        <w:rPr>
          <w:sz w:val="26"/>
          <w:szCs w:val="26"/>
        </w:rPr>
        <w:t xml:space="preserve"> </w:t>
      </w:r>
      <w:r w:rsidR="00180FBD">
        <w:rPr>
          <w:sz w:val="26"/>
          <w:szCs w:val="26"/>
        </w:rPr>
        <w:fldChar w:fldCharType="begin"/>
      </w:r>
      <w:r w:rsidR="00180FBD">
        <w:rPr>
          <w:sz w:val="26"/>
          <w:szCs w:val="26"/>
        </w:rPr>
        <w:instrText xml:space="preserve"> ADDIN ZOTERO_ITEM CSL_CITATION {"citationID":"6UfJl8zh","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180FBD">
        <w:rPr>
          <w:sz w:val="26"/>
          <w:szCs w:val="26"/>
        </w:rPr>
        <w:fldChar w:fldCharType="separate"/>
      </w:r>
      <w:r w:rsidR="00180FBD" w:rsidRPr="00180FBD">
        <w:rPr>
          <w:rFonts w:ascii="Calibri" w:hAnsi="Calibri" w:cs="Calibri"/>
          <w:sz w:val="26"/>
        </w:rPr>
        <w:t>(Agrawal et al., 2004)</w:t>
      </w:r>
      <w:r w:rsidR="00180FBD">
        <w:rPr>
          <w:sz w:val="26"/>
          <w:szCs w:val="26"/>
        </w:rPr>
        <w:fldChar w:fldCharType="end"/>
      </w:r>
      <w:r w:rsidR="00C20201" w:rsidRPr="00C20201">
        <w:rPr>
          <w:sz w:val="26"/>
          <w:szCs w:val="26"/>
        </w:rPr>
        <w:t xml:space="preserve"> support many variations to physical design such as tables, materialised views, and various types of hierarchical data partitioning or indexing structures.</w:t>
      </w:r>
    </w:p>
    <w:p w14:paraId="239982C0" w14:textId="0441A6DA" w:rsidR="00314031" w:rsidRDefault="00314031" w:rsidP="00314031">
      <w:pPr>
        <w:spacing w:line="360" w:lineRule="auto"/>
        <w:ind w:left="-567"/>
        <w:jc w:val="both"/>
        <w:rPr>
          <w:sz w:val="26"/>
          <w:szCs w:val="26"/>
        </w:rPr>
      </w:pPr>
      <w:r w:rsidRPr="00314031">
        <w:rPr>
          <w:sz w:val="26"/>
          <w:szCs w:val="26"/>
        </w:rPr>
        <w:t>D</w:t>
      </w:r>
      <w:r>
        <w:rPr>
          <w:sz w:val="26"/>
          <w:szCs w:val="26"/>
        </w:rPr>
        <w:t>atabase</w:t>
      </w:r>
      <w:r w:rsidRPr="00314031">
        <w:rPr>
          <w:sz w:val="26"/>
          <w:szCs w:val="26"/>
        </w:rPr>
        <w:t xml:space="preserve"> </w:t>
      </w:r>
      <w:r w:rsidR="004E5643">
        <w:rPr>
          <w:sz w:val="26"/>
          <w:szCs w:val="26"/>
        </w:rPr>
        <w:fldChar w:fldCharType="begin"/>
      </w:r>
      <w:r w:rsidR="004E5643">
        <w:rPr>
          <w:sz w:val="26"/>
          <w:szCs w:val="26"/>
        </w:rPr>
        <w:instrText xml:space="preserve"> ADDIN ZOTERO_ITEM CSL_CITATION {"citationID":"5yduTvM9","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4E5643">
        <w:rPr>
          <w:sz w:val="26"/>
          <w:szCs w:val="26"/>
        </w:rPr>
        <w:fldChar w:fldCharType="separate"/>
      </w:r>
      <w:r w:rsidR="004E5643" w:rsidRPr="004E5643">
        <w:rPr>
          <w:rFonts w:ascii="Calibri" w:hAnsi="Calibri" w:cs="Calibri"/>
          <w:sz w:val="26"/>
        </w:rPr>
        <w:t>(Weikum et al., n.d.)</w:t>
      </w:r>
      <w:r w:rsidR="004E5643">
        <w:rPr>
          <w:sz w:val="26"/>
          <w:szCs w:val="26"/>
        </w:rPr>
        <w:fldChar w:fldCharType="end"/>
      </w:r>
      <w:r w:rsidR="004E5643">
        <w:rPr>
          <w:sz w:val="26"/>
          <w:szCs w:val="26"/>
        </w:rPr>
        <w:t xml:space="preserve"> </w:t>
      </w:r>
      <w:r w:rsidRPr="00314031">
        <w:rPr>
          <w:sz w:val="26"/>
          <w:szCs w:val="26"/>
        </w:rPr>
        <w:t xml:space="preserve">takes as its input a workload comprising of T-SQL (SQL Server language flavour) statements such as SELECT, INSERT, UPDATE, DELETE, stored procedure calls, dynamic SQL and DDL statements and generates a T-SQL script comprising of index </w:t>
      </w:r>
      <w:r w:rsidRPr="00314031">
        <w:rPr>
          <w:sz w:val="26"/>
          <w:szCs w:val="26"/>
        </w:rPr>
        <w:lastRenderedPageBreak/>
        <w:t>suggestions, materialised views as the output</w:t>
      </w:r>
      <w:r w:rsidR="000C1059">
        <w:rPr>
          <w:sz w:val="26"/>
          <w:szCs w:val="26"/>
        </w:rPr>
        <w:t xml:space="preserve"> </w:t>
      </w:r>
      <w:r w:rsidRPr="00314031">
        <w:rPr>
          <w:sz w:val="26"/>
          <w:szCs w:val="26"/>
        </w:rPr>
        <w:t>(Called Microsoft SQL Server indexed views), and horizontal partitioning.</w:t>
      </w:r>
      <w:r w:rsidR="00553334">
        <w:rPr>
          <w:sz w:val="26"/>
          <w:szCs w:val="26"/>
        </w:rPr>
        <w:t xml:space="preserve"> </w:t>
      </w:r>
      <w:r w:rsidR="00E05171" w:rsidRPr="00E05171">
        <w:rPr>
          <w:sz w:val="26"/>
          <w:szCs w:val="26"/>
        </w:rPr>
        <w:t>A database can have several tables and columns, clustered or non-clustered indexes, single-column or multi-columns.</w:t>
      </w:r>
      <w:r w:rsidR="00E27171">
        <w:rPr>
          <w:sz w:val="26"/>
          <w:szCs w:val="26"/>
        </w:rPr>
        <w:t xml:space="preserve"> </w:t>
      </w:r>
      <w:r w:rsidR="00FB5426" w:rsidRPr="00FB5426">
        <w:rPr>
          <w:sz w:val="26"/>
          <w:szCs w:val="26"/>
        </w:rPr>
        <w:t>Relevant data such as originality, source limitations and basic statistics ("small" vs. "big" tables) to produce a database design performs poorly because it ignores valuable information about the workload.</w:t>
      </w:r>
      <w:r w:rsidR="004C2EF3">
        <w:rPr>
          <w:sz w:val="26"/>
          <w:szCs w:val="26"/>
        </w:rPr>
        <w:t xml:space="preserve"> </w:t>
      </w:r>
      <w:r w:rsidR="004C2EF3" w:rsidRPr="004C2EF3">
        <w:rPr>
          <w:sz w:val="26"/>
          <w:szCs w:val="26"/>
        </w:rPr>
        <w:t>Current query optimization techniques use dynamic techniques such as intersection of indexes and access only by number. Thus, making an optimizer's accurate model and keeping it stable as the optimizer progresses is an incredibly difficult job and will possibly result in the collection of indexes that the optimizer does not use when creating a plan as required by the index selection tool</w:t>
      </w:r>
      <w:r w:rsidR="009164C2">
        <w:rPr>
          <w:sz w:val="26"/>
          <w:szCs w:val="26"/>
        </w:rPr>
        <w:t xml:space="preserve"> </w:t>
      </w:r>
      <w:r w:rsidR="009164C2">
        <w:rPr>
          <w:sz w:val="26"/>
          <w:szCs w:val="26"/>
        </w:rPr>
        <w:fldChar w:fldCharType="begin"/>
      </w:r>
      <w:r w:rsidR="009164C2">
        <w:rPr>
          <w:sz w:val="26"/>
          <w:szCs w:val="26"/>
        </w:rPr>
        <w:instrText xml:space="preserve"> ADDIN ZOTERO_ITEM CSL_CITATION {"citationID":"Pc80tTjs","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9164C2">
        <w:rPr>
          <w:sz w:val="26"/>
          <w:szCs w:val="26"/>
        </w:rPr>
        <w:fldChar w:fldCharType="separate"/>
      </w:r>
      <w:r w:rsidR="009164C2" w:rsidRPr="009164C2">
        <w:rPr>
          <w:rFonts w:ascii="Calibri" w:hAnsi="Calibri" w:cs="Calibri"/>
          <w:sz w:val="26"/>
        </w:rPr>
        <w:t>(Weikum et al., n.d.)</w:t>
      </w:r>
      <w:r w:rsidR="009164C2">
        <w:rPr>
          <w:sz w:val="26"/>
          <w:szCs w:val="26"/>
        </w:rPr>
        <w:fldChar w:fldCharType="end"/>
      </w:r>
      <w:r w:rsidR="004C2EF3" w:rsidRPr="004C2EF3">
        <w:rPr>
          <w:sz w:val="26"/>
          <w:szCs w:val="26"/>
        </w:rPr>
        <w:t>.</w:t>
      </w:r>
    </w:p>
    <w:p w14:paraId="65AAAFBE" w14:textId="6201996A" w:rsidR="007300A9" w:rsidRDefault="007300A9" w:rsidP="007300A9">
      <w:pPr>
        <w:spacing w:line="360" w:lineRule="auto"/>
        <w:ind w:left="-567"/>
        <w:jc w:val="center"/>
        <w:rPr>
          <w:sz w:val="26"/>
          <w:szCs w:val="26"/>
        </w:rPr>
      </w:pPr>
      <w:r>
        <w:rPr>
          <w:noProof/>
        </w:rPr>
        <w:drawing>
          <wp:inline distT="0" distB="0" distL="0" distR="0" wp14:anchorId="597D430A" wp14:editId="3581C0F5">
            <wp:extent cx="3838575" cy="25146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38575" cy="2514600"/>
                    </a:xfrm>
                    <a:prstGeom prst="rect">
                      <a:avLst/>
                    </a:prstGeom>
                  </pic:spPr>
                </pic:pic>
              </a:graphicData>
            </a:graphic>
          </wp:inline>
        </w:drawing>
      </w:r>
    </w:p>
    <w:p w14:paraId="7267540B" w14:textId="43B2E602" w:rsidR="007300A9" w:rsidRPr="00353AA0" w:rsidRDefault="007300A9" w:rsidP="007300A9">
      <w:pPr>
        <w:spacing w:line="360" w:lineRule="auto"/>
        <w:ind w:left="-567"/>
        <w:jc w:val="center"/>
        <w:rPr>
          <w:sz w:val="26"/>
          <w:szCs w:val="26"/>
        </w:rPr>
      </w:pPr>
      <w:r>
        <w:rPr>
          <w:sz w:val="26"/>
          <w:szCs w:val="26"/>
        </w:rPr>
        <w:fldChar w:fldCharType="begin"/>
      </w:r>
      <w:r>
        <w:rPr>
          <w:sz w:val="26"/>
          <w:szCs w:val="26"/>
        </w:rPr>
        <w:instrText xml:space="preserve"> ADDIN ZOTERO_ITEM CSL_CITATION {"citationID":"HEsvucWT","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Pr>
          <w:sz w:val="26"/>
          <w:szCs w:val="26"/>
        </w:rPr>
        <w:fldChar w:fldCharType="separate"/>
      </w:r>
      <w:r w:rsidRPr="007300A9">
        <w:rPr>
          <w:rFonts w:ascii="Calibri" w:hAnsi="Calibri" w:cs="Calibri"/>
          <w:sz w:val="26"/>
        </w:rPr>
        <w:t>(Norman, 2006)</w:t>
      </w:r>
      <w:r>
        <w:rPr>
          <w:sz w:val="26"/>
          <w:szCs w:val="26"/>
        </w:rPr>
        <w:fldChar w:fldCharType="end"/>
      </w:r>
    </w:p>
    <w:p w14:paraId="2C743554" w14:textId="7C4A455C" w:rsidR="00944D75" w:rsidRDefault="00C50C38" w:rsidP="003F2659">
      <w:pPr>
        <w:spacing w:line="360" w:lineRule="auto"/>
        <w:ind w:left="-567"/>
        <w:jc w:val="both"/>
        <w:rPr>
          <w:sz w:val="26"/>
          <w:szCs w:val="26"/>
        </w:rPr>
      </w:pPr>
      <w:r w:rsidRPr="00C50C38">
        <w:rPr>
          <w:sz w:val="26"/>
          <w:szCs w:val="26"/>
        </w:rPr>
        <w:t>Databases include administrators</w:t>
      </w:r>
      <w:r w:rsidR="00334EC6">
        <w:rPr>
          <w:sz w:val="26"/>
          <w:szCs w:val="26"/>
        </w:rPr>
        <w:t xml:space="preserve"> </w:t>
      </w:r>
      <w:r w:rsidR="00334EC6">
        <w:rPr>
          <w:sz w:val="26"/>
          <w:szCs w:val="26"/>
        </w:rPr>
        <w:fldChar w:fldCharType="begin"/>
      </w:r>
      <w:r w:rsidR="00334EC6">
        <w:rPr>
          <w:sz w:val="26"/>
          <w:szCs w:val="26"/>
        </w:rPr>
        <w:instrText xml:space="preserve"> ADDIN ZOTERO_ITEM CSL_CITATION {"citationID":"cFEbxDnu","properties":{"formattedCitation":"(Chaudhuri and Narasayya, 1997)","plainCitation":"(Chaudhuri and Narasayya, 1997)","noteIndex":0},"citationItems":[{"id":92,"uris":["http://zotero.org/users/local/4ht2L956/items/5629DXHF"],"uri":["http://zotero.org/users/local/4ht2L956/items/5629DXHF"],"itemData":{"id":92,"type":"paper-conference","abstract":"In this paper we describe novel techniques that make it possible to build an industrial-strength tool for automating the choice of indexes in the physical design of a SQL database. The tool takes as input a workload of SQL queries, and suggests a set of suitable indexes. We ensure that the indexes chosen are effective in reducing the cost of the workload by keeping the index selection tool and the query optimizer \"in step\". The number of index sets that must be evaluated to find the optimal configuration is very large. We reduce the complexity of this problem using three techniques. First, we remove a large number of spurious indexes from consideration by taking into account both query syntax and cost information. Second, we introduce optimizations that make it possible to cheaply evaluate the “goodness ” of an index set. Third, we describe an iterative approach to handle the complexity arising from multi-column indexes. The tool has been implemented on Microsoft SQL Server 7.0. We performed extensive experiments over a range of workloads, including TPC-D. The results indicate that the tool is efficient and its choices are close to optimal. 1.","container-title":"In Proc. 1997 Intl. Conf. on Very Large Data Bases","page":"146–155","source":"CiteSeer","title":"Efficient cost-driven index selection tool for microsoft sql server","author":[{"family":"Chaudhuri","given":"Surajit"},{"family":"Narasayya","given":"Vivek"}],"issued":{"date-parts":[["1997"]]}}}],"schema":"https://github.com/citation-style-language/schema/raw/master/csl-citation.json"} </w:instrText>
      </w:r>
      <w:r w:rsidR="00334EC6">
        <w:rPr>
          <w:sz w:val="26"/>
          <w:szCs w:val="26"/>
        </w:rPr>
        <w:fldChar w:fldCharType="separate"/>
      </w:r>
      <w:r w:rsidR="00334EC6" w:rsidRPr="00334EC6">
        <w:rPr>
          <w:rFonts w:ascii="Calibri" w:hAnsi="Calibri" w:cs="Calibri"/>
          <w:sz w:val="26"/>
        </w:rPr>
        <w:t>(Chaudhuri and Narasayya, 1997)</w:t>
      </w:r>
      <w:r w:rsidR="00334EC6">
        <w:rPr>
          <w:sz w:val="26"/>
          <w:szCs w:val="26"/>
        </w:rPr>
        <w:fldChar w:fldCharType="end"/>
      </w:r>
      <w:r w:rsidRPr="00C50C38">
        <w:rPr>
          <w:sz w:val="26"/>
          <w:szCs w:val="26"/>
        </w:rPr>
        <w:t xml:space="preserve"> accountable for performance optimization of databases. With large-scale database deployment, to reduce </w:t>
      </w:r>
      <w:r>
        <w:rPr>
          <w:sz w:val="26"/>
          <w:szCs w:val="26"/>
        </w:rPr>
        <w:t>t</w:t>
      </w:r>
      <w:r w:rsidRPr="00C50C38">
        <w:rPr>
          <w:sz w:val="26"/>
          <w:szCs w:val="26"/>
        </w:rPr>
        <w:t>he role of administration of databases becomes essential.</w:t>
      </w:r>
      <w:r w:rsidR="000B74A3">
        <w:rPr>
          <w:sz w:val="26"/>
          <w:szCs w:val="26"/>
        </w:rPr>
        <w:t xml:space="preserve"> </w:t>
      </w:r>
      <w:r w:rsidR="007A375D" w:rsidRPr="007A375D">
        <w:rPr>
          <w:sz w:val="26"/>
          <w:szCs w:val="26"/>
        </w:rPr>
        <w:t>MSQL aren't databases</w:t>
      </w:r>
      <w:r w:rsidR="007A375D">
        <w:rPr>
          <w:sz w:val="26"/>
          <w:szCs w:val="26"/>
        </w:rPr>
        <w:t>, a</w:t>
      </w:r>
      <w:r w:rsidR="007A375D" w:rsidRPr="007A375D">
        <w:rPr>
          <w:sz w:val="26"/>
          <w:szCs w:val="26"/>
        </w:rPr>
        <w:t xml:space="preserve">ctually they are computer software which makes </w:t>
      </w:r>
      <w:r w:rsidR="007A375D">
        <w:rPr>
          <w:sz w:val="26"/>
          <w:szCs w:val="26"/>
        </w:rPr>
        <w:t>u</w:t>
      </w:r>
      <w:r w:rsidR="007A375D" w:rsidRPr="007A375D">
        <w:rPr>
          <w:sz w:val="26"/>
          <w:szCs w:val="26"/>
        </w:rPr>
        <w:t>ser creating, maintaining and managing the electronic databases. This Application group is known as the Database Management System (DBMS). A DBMS acts as the dealer between that database's physical database and its users</w:t>
      </w:r>
      <w:r w:rsidR="00FF2BE0">
        <w:rPr>
          <w:sz w:val="26"/>
          <w:szCs w:val="26"/>
        </w:rPr>
        <w:t xml:space="preserve"> </w:t>
      </w:r>
      <w:r w:rsidR="0077403B">
        <w:rPr>
          <w:sz w:val="26"/>
          <w:szCs w:val="26"/>
        </w:rPr>
        <w:fldChar w:fldCharType="begin"/>
      </w:r>
      <w:r w:rsidR="0077403B">
        <w:rPr>
          <w:sz w:val="26"/>
          <w:szCs w:val="26"/>
        </w:rPr>
        <w:instrText xml:space="preserve"> ADDIN ZOTERO_ITEM CSL_CITATION {"citationID":"wStp9sxH","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77403B">
        <w:rPr>
          <w:sz w:val="26"/>
          <w:szCs w:val="26"/>
        </w:rPr>
        <w:fldChar w:fldCharType="separate"/>
      </w:r>
      <w:r w:rsidR="0077403B" w:rsidRPr="0077403B">
        <w:rPr>
          <w:rFonts w:ascii="Calibri" w:hAnsi="Calibri" w:cs="Calibri"/>
          <w:sz w:val="26"/>
        </w:rPr>
        <w:t>(Yarger et al., 1999)</w:t>
      </w:r>
      <w:r w:rsidR="0077403B">
        <w:rPr>
          <w:sz w:val="26"/>
          <w:szCs w:val="26"/>
        </w:rPr>
        <w:fldChar w:fldCharType="end"/>
      </w:r>
      <w:r w:rsidR="007A375D" w:rsidRPr="007A375D">
        <w:rPr>
          <w:sz w:val="26"/>
          <w:szCs w:val="26"/>
        </w:rPr>
        <w:t>.</w:t>
      </w:r>
      <w:r w:rsidR="003F2659">
        <w:rPr>
          <w:sz w:val="26"/>
          <w:szCs w:val="26"/>
        </w:rPr>
        <w:t xml:space="preserve"> </w:t>
      </w:r>
      <w:r w:rsidR="003F2659" w:rsidRPr="003F2659">
        <w:rPr>
          <w:sz w:val="26"/>
          <w:szCs w:val="26"/>
        </w:rPr>
        <w:t xml:space="preserve">As SQL is an approved framework for relational databases, </w:t>
      </w:r>
      <w:r w:rsidR="00DF77BF">
        <w:rPr>
          <w:sz w:val="26"/>
          <w:szCs w:val="26"/>
        </w:rPr>
        <w:t>a</w:t>
      </w:r>
      <w:r w:rsidR="003F2659" w:rsidRPr="003F2659">
        <w:rPr>
          <w:sz w:val="26"/>
          <w:szCs w:val="26"/>
        </w:rPr>
        <w:t xml:space="preserve">nd enables for declarative, set level, substantially optimised expressions, it is desirable for users to be able to use SQL primitives such as sorting, group-by, and others such as these within MSQL, </w:t>
      </w:r>
      <w:r w:rsidR="003F2659" w:rsidRPr="003F2659">
        <w:rPr>
          <w:sz w:val="26"/>
          <w:szCs w:val="26"/>
        </w:rPr>
        <w:lastRenderedPageBreak/>
        <w:t>and to express nested queries using SQL nested query constructs such as [NOT] IN, [NOT] EXISTS etc</w:t>
      </w:r>
      <w:r w:rsidR="00D75054">
        <w:rPr>
          <w:sz w:val="26"/>
          <w:szCs w:val="26"/>
        </w:rPr>
        <w:t xml:space="preserve"> </w:t>
      </w:r>
      <w:r w:rsidR="00D75054">
        <w:rPr>
          <w:sz w:val="26"/>
          <w:szCs w:val="26"/>
        </w:rPr>
        <w:fldChar w:fldCharType="begin"/>
      </w:r>
      <w:r w:rsidR="00D75054">
        <w:rPr>
          <w:sz w:val="26"/>
          <w:szCs w:val="26"/>
        </w:rPr>
        <w:instrText xml:space="preserve"> ADDIN ZOTERO_ITEM CSL_CITATION {"citationID":"Bk1IxoGp","properties":{"formattedCitation":"(Imieli\\uc0\\u324{}ski and Virmani, 1999)","plainCitation":"(Imieliński and Virmani, 1999)","noteIndex":0},"citationItems":[{"id":97,"uris":["http://zotero.org/users/local/4ht2L956/items/FMKH7G8W"],"uri":["http://zotero.org/users/local/4ht2L956/items/FMKH7G8W"],"itemData":{"id":97,"type":"article-journal","abstract":"The tremendous number of rules generated in the mining process makes it necessary for any good data mining system to provide for powerful query primitives to post-process the generated rulebase, as well as for performing selective, query based generation. In this paper, we present the design and compilation of MSQL, the rule query language developed as part of the Discovery Board system.","container-title":"Data Mining and Knowledge Discovery","DOI":"10.1023/A:1009816913055","ISSN":"1573-756X","issue":"4","journalAbbreviation":"Data Mining and Knowledge Discovery","language":"en","page":"373-408","source":"Springer Link","title":"MSQL: A Query Language for Database Mining","title-short":"MSQL","volume":"3","author":[{"family":"Imieliński","given":"Tomasz"},{"family":"Virmani","given":"Aashu"}],"issued":{"date-parts":[["1999",12,1]]}}}],"schema":"https://github.com/citation-style-language/schema/raw/master/csl-citation.json"} </w:instrText>
      </w:r>
      <w:r w:rsidR="00D75054">
        <w:rPr>
          <w:sz w:val="26"/>
          <w:szCs w:val="26"/>
        </w:rPr>
        <w:fldChar w:fldCharType="separate"/>
      </w:r>
      <w:r w:rsidR="00D75054" w:rsidRPr="00D75054">
        <w:rPr>
          <w:rFonts w:ascii="Calibri" w:hAnsi="Calibri" w:cs="Calibri"/>
          <w:sz w:val="26"/>
          <w:szCs w:val="24"/>
        </w:rPr>
        <w:t>(Imieliński and Virmani, 1999)</w:t>
      </w:r>
      <w:r w:rsidR="00D75054">
        <w:rPr>
          <w:sz w:val="26"/>
          <w:szCs w:val="26"/>
        </w:rPr>
        <w:fldChar w:fldCharType="end"/>
      </w:r>
      <w:r w:rsidR="003F2659" w:rsidRPr="003F2659">
        <w:rPr>
          <w:sz w:val="26"/>
          <w:szCs w:val="26"/>
        </w:rPr>
        <w:t>.</w:t>
      </w:r>
      <w:r w:rsidR="007300A9">
        <w:rPr>
          <w:sz w:val="26"/>
          <w:szCs w:val="26"/>
        </w:rPr>
        <w:t xml:space="preserve"> </w:t>
      </w:r>
    </w:p>
    <w:p w14:paraId="58C90E93" w14:textId="0EF7D9A1" w:rsidR="00353AA0" w:rsidRDefault="004C1B48" w:rsidP="004C1B48">
      <w:pPr>
        <w:spacing w:line="360" w:lineRule="auto"/>
        <w:ind w:left="-567"/>
        <w:jc w:val="both"/>
        <w:rPr>
          <w:sz w:val="26"/>
          <w:szCs w:val="26"/>
        </w:rPr>
      </w:pPr>
      <w:r w:rsidRPr="004C1B48">
        <w:rPr>
          <w:sz w:val="26"/>
          <w:szCs w:val="26"/>
        </w:rPr>
        <w:t>MsSQL is what has been known as DBMS (Database Management System). The management solution defines how the data is processed, stored and retrieved and how user access to it is managed. Every time the user retrieves data, deletes data or adds more data the request is handled by the DBMS. The user can not directly access the data files and can only talk to the DBMS</w:t>
      </w:r>
      <w:r w:rsidR="00217376">
        <w:rPr>
          <w:sz w:val="26"/>
          <w:szCs w:val="26"/>
        </w:rPr>
        <w:t xml:space="preserve"> </w:t>
      </w:r>
      <w:r w:rsidR="00217376">
        <w:rPr>
          <w:sz w:val="26"/>
          <w:szCs w:val="26"/>
        </w:rPr>
        <w:fldChar w:fldCharType="begin"/>
      </w:r>
      <w:r w:rsidR="00217376">
        <w:rPr>
          <w:sz w:val="26"/>
          <w:szCs w:val="26"/>
        </w:rPr>
        <w:instrText xml:space="preserve"> ADDIN ZOTERO_ITEM CSL_CITATION {"citationID":"mFJWqNwN","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sidR="00217376">
        <w:rPr>
          <w:sz w:val="26"/>
          <w:szCs w:val="26"/>
        </w:rPr>
        <w:fldChar w:fldCharType="separate"/>
      </w:r>
      <w:r w:rsidR="00217376" w:rsidRPr="00217376">
        <w:rPr>
          <w:rFonts w:ascii="Calibri" w:hAnsi="Calibri" w:cs="Calibri"/>
          <w:sz w:val="26"/>
        </w:rPr>
        <w:t>(Norman, 2006)</w:t>
      </w:r>
      <w:r w:rsidR="00217376">
        <w:rPr>
          <w:sz w:val="26"/>
          <w:szCs w:val="26"/>
        </w:rPr>
        <w:fldChar w:fldCharType="end"/>
      </w:r>
      <w:r w:rsidRPr="004C1B48">
        <w:rPr>
          <w:sz w:val="26"/>
          <w:szCs w:val="26"/>
        </w:rPr>
        <w:t>.</w:t>
      </w:r>
      <w:r w:rsidR="00F14217">
        <w:rPr>
          <w:sz w:val="26"/>
          <w:szCs w:val="26"/>
        </w:rPr>
        <w:t xml:space="preserve"> </w:t>
      </w:r>
      <w:r w:rsidR="009C28F9" w:rsidRPr="009C28F9">
        <w:rPr>
          <w:sz w:val="26"/>
          <w:szCs w:val="26"/>
        </w:rPr>
        <w:t>The input to the method is a set of databases and a workload (a set of queries and procedural calls inserts / updates / deletes / stored). One way to get such a reflective task is to use tools such as the Microsoft SQL Server Profiler that logs server events. Conversely, metrics unique to consumers or to organisations can be used</w:t>
      </w:r>
      <w:r w:rsidR="00A21B16">
        <w:rPr>
          <w:sz w:val="26"/>
          <w:szCs w:val="26"/>
        </w:rPr>
        <w:t xml:space="preserve"> </w:t>
      </w:r>
      <w:r w:rsidR="00A21B16">
        <w:rPr>
          <w:sz w:val="26"/>
          <w:szCs w:val="26"/>
        </w:rPr>
        <w:fldChar w:fldCharType="begin"/>
      </w:r>
      <w:r w:rsidR="00A21B16">
        <w:rPr>
          <w:sz w:val="26"/>
          <w:szCs w:val="26"/>
        </w:rPr>
        <w:instrText xml:space="preserve"> ADDIN ZOTERO_ITEM CSL_CITATION {"citationID":"lkD24plJ","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A21B16">
        <w:rPr>
          <w:sz w:val="26"/>
          <w:szCs w:val="26"/>
        </w:rPr>
        <w:fldChar w:fldCharType="separate"/>
      </w:r>
      <w:r w:rsidR="00A21B16" w:rsidRPr="00A21B16">
        <w:rPr>
          <w:rFonts w:ascii="Calibri" w:hAnsi="Calibri" w:cs="Calibri"/>
          <w:sz w:val="26"/>
        </w:rPr>
        <w:t>(Agrawal et al., 2004)</w:t>
      </w:r>
      <w:r w:rsidR="00A21B16">
        <w:rPr>
          <w:sz w:val="26"/>
          <w:szCs w:val="26"/>
        </w:rPr>
        <w:fldChar w:fldCharType="end"/>
      </w:r>
      <w:r w:rsidR="009C28F9" w:rsidRPr="009C28F9">
        <w:rPr>
          <w:sz w:val="26"/>
          <w:szCs w:val="26"/>
        </w:rPr>
        <w:t>.</w:t>
      </w:r>
    </w:p>
    <w:p w14:paraId="3A7A20C7" w14:textId="77777777" w:rsidR="00A21B16" w:rsidRDefault="00A21B16" w:rsidP="004C1B48">
      <w:pPr>
        <w:spacing w:line="360" w:lineRule="auto"/>
        <w:ind w:left="-567"/>
        <w:jc w:val="both"/>
        <w:rPr>
          <w:sz w:val="26"/>
          <w:szCs w:val="26"/>
        </w:rPr>
      </w:pPr>
    </w:p>
    <w:p w14:paraId="2F042A8C" w14:textId="4482A7A8" w:rsidR="000906F0" w:rsidRDefault="00A21B16" w:rsidP="00971953">
      <w:pPr>
        <w:pStyle w:val="Heading3"/>
        <w:ind w:left="-567"/>
        <w:rPr>
          <w:color w:val="0070C0"/>
          <w:sz w:val="28"/>
          <w:szCs w:val="28"/>
        </w:rPr>
      </w:pPr>
      <w:bookmarkStart w:id="10" w:name="_Toc47459492"/>
      <w:r>
        <w:rPr>
          <w:color w:val="0070C0"/>
          <w:sz w:val="28"/>
          <w:szCs w:val="28"/>
        </w:rPr>
        <w:t>2.2.</w:t>
      </w:r>
      <w:r w:rsidR="006D03A4">
        <w:rPr>
          <w:color w:val="0070C0"/>
          <w:sz w:val="28"/>
          <w:szCs w:val="28"/>
        </w:rPr>
        <w:t>6</w:t>
      </w:r>
      <w:r>
        <w:rPr>
          <w:color w:val="0070C0"/>
          <w:sz w:val="28"/>
          <w:szCs w:val="28"/>
        </w:rPr>
        <w:t xml:space="preserve"> </w:t>
      </w:r>
      <w:r w:rsidR="00EB6520">
        <w:rPr>
          <w:color w:val="0070C0"/>
          <w:sz w:val="28"/>
          <w:szCs w:val="28"/>
        </w:rPr>
        <w:t xml:space="preserve">What are the </w:t>
      </w:r>
      <w:r w:rsidR="00944B13">
        <w:rPr>
          <w:color w:val="0070C0"/>
          <w:sz w:val="28"/>
          <w:szCs w:val="28"/>
        </w:rPr>
        <w:t>methods</w:t>
      </w:r>
      <w:r w:rsidR="00EB6520">
        <w:rPr>
          <w:color w:val="0070C0"/>
          <w:sz w:val="28"/>
          <w:szCs w:val="28"/>
        </w:rPr>
        <w:t xml:space="preserve"> and </w:t>
      </w:r>
      <w:r w:rsidR="00944B13">
        <w:rPr>
          <w:color w:val="0070C0"/>
          <w:sz w:val="28"/>
          <w:szCs w:val="28"/>
        </w:rPr>
        <w:t>system</w:t>
      </w:r>
      <w:r w:rsidR="00EB6520">
        <w:rPr>
          <w:color w:val="0070C0"/>
          <w:sz w:val="28"/>
          <w:szCs w:val="28"/>
        </w:rPr>
        <w:t xml:space="preserve"> to improve security of website</w:t>
      </w:r>
      <w:r w:rsidR="00971953" w:rsidRPr="00971953">
        <w:rPr>
          <w:color w:val="0070C0"/>
          <w:sz w:val="28"/>
          <w:szCs w:val="28"/>
        </w:rPr>
        <w:t>?</w:t>
      </w:r>
      <w:bookmarkEnd w:id="10"/>
    </w:p>
    <w:p w14:paraId="462B2946" w14:textId="00DB33CE" w:rsidR="005A7AA4" w:rsidRDefault="005A7AA4" w:rsidP="005A7AA4"/>
    <w:p w14:paraId="437B4166" w14:textId="5DB75856" w:rsidR="00285409" w:rsidRDefault="006B61C9" w:rsidP="00285409">
      <w:pPr>
        <w:spacing w:line="360" w:lineRule="auto"/>
        <w:ind w:left="-567"/>
        <w:jc w:val="both"/>
        <w:rPr>
          <w:sz w:val="26"/>
          <w:szCs w:val="26"/>
        </w:rPr>
      </w:pPr>
      <w:r w:rsidRPr="006B61C9">
        <w:rPr>
          <w:sz w:val="26"/>
          <w:szCs w:val="26"/>
        </w:rPr>
        <w:t>While WWW becomes more and more complicated, there are several problems that have to do with the protection of the website</w:t>
      </w:r>
      <w:r>
        <w:rPr>
          <w:sz w:val="26"/>
          <w:szCs w:val="26"/>
        </w:rPr>
        <w:t xml:space="preserve"> </w:t>
      </w:r>
      <w:r>
        <w:rPr>
          <w:sz w:val="26"/>
          <w:szCs w:val="26"/>
        </w:rPr>
        <w:fldChar w:fldCharType="begin"/>
      </w:r>
      <w:r>
        <w:rPr>
          <w:sz w:val="26"/>
          <w:szCs w:val="26"/>
        </w:rPr>
        <w:instrText xml:space="preserve"> ADDIN ZOTERO_ITEM CSL_CITATION {"citationID":"hmrY41Vz","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Pr>
          <w:sz w:val="26"/>
          <w:szCs w:val="26"/>
        </w:rPr>
        <w:fldChar w:fldCharType="separate"/>
      </w:r>
      <w:r w:rsidRPr="006B61C9">
        <w:rPr>
          <w:rFonts w:ascii="Calibri" w:hAnsi="Calibri" w:cs="Calibri"/>
          <w:sz w:val="26"/>
        </w:rPr>
        <w:t>(Taral and Gite, 2014)</w:t>
      </w:r>
      <w:r>
        <w:rPr>
          <w:sz w:val="26"/>
          <w:szCs w:val="26"/>
        </w:rPr>
        <w:fldChar w:fldCharType="end"/>
      </w:r>
      <w:r w:rsidRPr="006B61C9">
        <w:rPr>
          <w:sz w:val="26"/>
          <w:szCs w:val="26"/>
        </w:rPr>
        <w:t>.</w:t>
      </w:r>
      <w:r w:rsidR="00436D7B">
        <w:rPr>
          <w:sz w:val="26"/>
          <w:szCs w:val="26"/>
        </w:rPr>
        <w:t xml:space="preserve"> </w:t>
      </w:r>
      <w:r w:rsidR="00436D7B" w:rsidRPr="00436D7B">
        <w:rPr>
          <w:sz w:val="26"/>
          <w:szCs w:val="26"/>
        </w:rPr>
        <w:t xml:space="preserve">Security of websites is the most critical aspect of the web construction post design phase. Web publisher has to review the websites and </w:t>
      </w:r>
      <w:r w:rsidR="00436D7B">
        <w:rPr>
          <w:sz w:val="26"/>
          <w:szCs w:val="26"/>
        </w:rPr>
        <w:t>w</w:t>
      </w:r>
      <w:r w:rsidR="00436D7B" w:rsidRPr="00436D7B">
        <w:rPr>
          <w:sz w:val="26"/>
          <w:szCs w:val="26"/>
        </w:rPr>
        <w:t>ebsite audit so as to prevent unwanted surprises.</w:t>
      </w:r>
      <w:r w:rsidR="00AF50D6">
        <w:rPr>
          <w:sz w:val="26"/>
          <w:szCs w:val="26"/>
        </w:rPr>
        <w:t xml:space="preserve"> </w:t>
      </w:r>
      <w:r w:rsidR="006938E4" w:rsidRPr="006938E4">
        <w:rPr>
          <w:sz w:val="26"/>
          <w:szCs w:val="26"/>
        </w:rPr>
        <w:t>Important to remember that security is never a set-it-and-forge-it solution. Rather, it's a continuous process that requires constant evaluation to lower the total risk. We may think of it as an onion by applying a systemic approach to website security, with several layers of protection joining together to form one object</w:t>
      </w:r>
      <w:r w:rsidR="00115E8C">
        <w:rPr>
          <w:sz w:val="26"/>
          <w:szCs w:val="26"/>
        </w:rPr>
        <w:t xml:space="preserve"> </w:t>
      </w:r>
      <w:r w:rsidR="00115E8C">
        <w:rPr>
          <w:sz w:val="26"/>
          <w:szCs w:val="26"/>
        </w:rPr>
        <w:fldChar w:fldCharType="begin"/>
      </w:r>
      <w:r w:rsidR="00115E8C">
        <w:rPr>
          <w:sz w:val="26"/>
          <w:szCs w:val="26"/>
        </w:rPr>
        <w:instrText xml:space="preserve"> ADDIN ZOTERO_ITEM CSL_CITATION {"citationID":"ELsOERvC","properties":{"formattedCitation":"(Hanes, 2013)","plainCitation":"(Hanes, 2013)","noteIndex":0},"citationItems":[{"id":106,"uris":["http://zotero.org/users/local/4ht2L956/items/EZVIL9K3"],"uri":["http://zotero.org/users/local/4ht2L956/items/EZVIL9K3"],"itemData":{"id":106,"type":"patent","authority":"United States","call-number":"US13/231,838","note":"source: Google Patents","number":"US20130067545A1","title":"Website Security","URL":"https://patents.google.com/patent/US20130067545A1/en","author":[{"family":"Hanes","given":"Justin"}],"accessed":{"date-parts":[["2020",7,21]]},"issued":{"date-parts":[["2013",3,14]]},"submitted":{"date-parts":[["2011",9,13]]}}}],"schema":"https://github.com/citation-style-language/schema/raw/master/csl-citation.json"} </w:instrText>
      </w:r>
      <w:r w:rsidR="00115E8C">
        <w:rPr>
          <w:sz w:val="26"/>
          <w:szCs w:val="26"/>
        </w:rPr>
        <w:fldChar w:fldCharType="separate"/>
      </w:r>
      <w:r w:rsidR="00115E8C" w:rsidRPr="00115E8C">
        <w:rPr>
          <w:rFonts w:ascii="Calibri" w:hAnsi="Calibri" w:cs="Calibri"/>
          <w:sz w:val="26"/>
        </w:rPr>
        <w:t>(Hanes, 2013)</w:t>
      </w:r>
      <w:r w:rsidR="00115E8C">
        <w:rPr>
          <w:sz w:val="26"/>
          <w:szCs w:val="26"/>
        </w:rPr>
        <w:fldChar w:fldCharType="end"/>
      </w:r>
      <w:r w:rsidR="00115E8C">
        <w:rPr>
          <w:sz w:val="26"/>
          <w:szCs w:val="26"/>
        </w:rPr>
        <w:t>.</w:t>
      </w:r>
    </w:p>
    <w:p w14:paraId="5DC4D586" w14:textId="2AC685F1" w:rsidR="00285409" w:rsidRDefault="00F37FAF" w:rsidP="00285409">
      <w:pPr>
        <w:spacing w:line="360" w:lineRule="auto"/>
        <w:ind w:left="-567"/>
        <w:jc w:val="both"/>
        <w:rPr>
          <w:sz w:val="26"/>
          <w:szCs w:val="26"/>
        </w:rPr>
      </w:pPr>
      <w:r w:rsidRPr="00F37FAF">
        <w:rPr>
          <w:sz w:val="26"/>
          <w:szCs w:val="26"/>
        </w:rPr>
        <w:t xml:space="preserve">Often the easiest methods of resolving any problem are the safest. </w:t>
      </w:r>
      <w:r>
        <w:rPr>
          <w:sz w:val="26"/>
          <w:szCs w:val="26"/>
        </w:rPr>
        <w:t xml:space="preserve">Below are some of the simple ways to improve your website security </w:t>
      </w:r>
      <w:r w:rsidR="00877C6C">
        <w:rPr>
          <w:sz w:val="26"/>
          <w:szCs w:val="26"/>
        </w:rPr>
        <w:fldChar w:fldCharType="begin"/>
      </w:r>
      <w:r w:rsidR="00877C6C">
        <w:rPr>
          <w:sz w:val="26"/>
          <w:szCs w:val="26"/>
        </w:rPr>
        <w:instrText xml:space="preserve"> ADDIN ZOTERO_ITEM CSL_CITATION {"citationID":"cjzgnPv6","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877C6C">
        <w:rPr>
          <w:sz w:val="26"/>
          <w:szCs w:val="26"/>
        </w:rPr>
        <w:fldChar w:fldCharType="separate"/>
      </w:r>
      <w:r w:rsidR="00877C6C" w:rsidRPr="00877C6C">
        <w:rPr>
          <w:rFonts w:ascii="Calibri" w:hAnsi="Calibri" w:cs="Calibri"/>
          <w:sz w:val="26"/>
        </w:rPr>
        <w:t>(Sheleheda et al., 2015)</w:t>
      </w:r>
      <w:r w:rsidR="00877C6C">
        <w:rPr>
          <w:sz w:val="26"/>
          <w:szCs w:val="26"/>
        </w:rPr>
        <w:fldChar w:fldCharType="end"/>
      </w:r>
      <w:r>
        <w:rPr>
          <w:sz w:val="26"/>
          <w:szCs w:val="26"/>
        </w:rPr>
        <w:t>:</w:t>
      </w:r>
    </w:p>
    <w:p w14:paraId="1D0D3FC7" w14:textId="05718DDA" w:rsidR="00877C6C" w:rsidRPr="000A02FF" w:rsidRDefault="000A02FF" w:rsidP="000A02FF">
      <w:pPr>
        <w:pStyle w:val="ListParagraph"/>
        <w:numPr>
          <w:ilvl w:val="0"/>
          <w:numId w:val="5"/>
        </w:numPr>
        <w:spacing w:line="360" w:lineRule="auto"/>
        <w:ind w:left="-207"/>
        <w:jc w:val="both"/>
        <w:rPr>
          <w:b/>
          <w:bCs/>
          <w:sz w:val="26"/>
          <w:szCs w:val="26"/>
          <w:u w:val="single"/>
        </w:rPr>
      </w:pPr>
      <w:r w:rsidRPr="000A02FF">
        <w:rPr>
          <w:b/>
          <w:bCs/>
          <w:sz w:val="26"/>
          <w:szCs w:val="26"/>
          <w:u w:val="single"/>
        </w:rPr>
        <w:t xml:space="preserve">Update Everything </w:t>
      </w:r>
    </w:p>
    <w:p w14:paraId="705B86CF" w14:textId="043AE988" w:rsidR="000A02FF" w:rsidRDefault="00703291" w:rsidP="000A02FF">
      <w:pPr>
        <w:pStyle w:val="ListParagraph"/>
        <w:spacing w:line="360" w:lineRule="auto"/>
        <w:ind w:left="-567"/>
        <w:jc w:val="both"/>
        <w:rPr>
          <w:sz w:val="26"/>
          <w:szCs w:val="26"/>
        </w:rPr>
      </w:pPr>
      <w:proofErr w:type="spellStart"/>
      <w:r>
        <w:rPr>
          <w:sz w:val="26"/>
          <w:szCs w:val="26"/>
        </w:rPr>
        <w:t>Its</w:t>
      </w:r>
      <w:proofErr w:type="spellEnd"/>
      <w:r>
        <w:rPr>
          <w:sz w:val="26"/>
          <w:szCs w:val="26"/>
        </w:rPr>
        <w:t xml:space="preserve"> important h</w:t>
      </w:r>
      <w:r w:rsidRPr="00703291">
        <w:rPr>
          <w:sz w:val="26"/>
          <w:szCs w:val="26"/>
        </w:rPr>
        <w:t>aving all applications and scripts that you've built up to date is important.</w:t>
      </w:r>
      <w:r>
        <w:rPr>
          <w:sz w:val="26"/>
          <w:szCs w:val="26"/>
        </w:rPr>
        <w:t xml:space="preserve"> </w:t>
      </w:r>
      <w:r w:rsidRPr="00703291">
        <w:rPr>
          <w:sz w:val="26"/>
          <w:szCs w:val="26"/>
        </w:rPr>
        <w:t>As soon as a new plugin or CMS version is available it is essential to upgrade your account. These upgrades can contain only improvements to security or fix a weakness.</w:t>
      </w:r>
      <w:r w:rsidR="00660DA7">
        <w:rPr>
          <w:sz w:val="26"/>
          <w:szCs w:val="26"/>
        </w:rPr>
        <w:t xml:space="preserve"> </w:t>
      </w:r>
      <w:r w:rsidR="00660DA7" w:rsidRPr="00660DA7">
        <w:rPr>
          <w:sz w:val="26"/>
          <w:szCs w:val="26"/>
        </w:rPr>
        <w:t xml:space="preserve">Hackers are </w:t>
      </w:r>
      <w:r w:rsidR="00660DA7" w:rsidRPr="00660DA7">
        <w:rPr>
          <w:sz w:val="26"/>
          <w:szCs w:val="26"/>
        </w:rPr>
        <w:lastRenderedPageBreak/>
        <w:t>actively targeting security vulnerabilities in common web applications, and need to upgrade the programmes to plug security holes. It is essential that every software product you use is maintained and updated.</w:t>
      </w:r>
      <w:r w:rsidR="00FE7D6A">
        <w:rPr>
          <w:sz w:val="26"/>
          <w:szCs w:val="26"/>
        </w:rPr>
        <w:t xml:space="preserve"> </w:t>
      </w:r>
      <w:r w:rsidR="00FE7D6A" w:rsidRPr="00FE7D6A">
        <w:rPr>
          <w:sz w:val="26"/>
          <w:szCs w:val="26"/>
        </w:rPr>
        <w:t>Most threats on the Website are streamlined. Bots constantly scan every site they can for any possibilities of impoverishment. Updating once a month or even once a week is no longer good sufficiently, because spammers are very likely to find a weakness before patching it.</w:t>
      </w:r>
      <w:r w:rsidR="006475A1">
        <w:rPr>
          <w:sz w:val="26"/>
          <w:szCs w:val="26"/>
        </w:rPr>
        <w:t xml:space="preserve"> </w:t>
      </w:r>
      <w:r w:rsidR="006475A1" w:rsidRPr="006475A1">
        <w:rPr>
          <w:sz w:val="26"/>
          <w:szCs w:val="26"/>
        </w:rPr>
        <w:t>That's why you should use a website firewall which will fix the security vulnerability virtually as soon as updates are published</w:t>
      </w:r>
      <w:r w:rsidR="00CD32F4">
        <w:rPr>
          <w:sz w:val="26"/>
          <w:szCs w:val="26"/>
        </w:rPr>
        <w:t xml:space="preserve"> </w:t>
      </w:r>
      <w:r w:rsidR="00CD32F4">
        <w:rPr>
          <w:sz w:val="26"/>
          <w:szCs w:val="26"/>
        </w:rPr>
        <w:fldChar w:fldCharType="begin"/>
      </w:r>
      <w:r w:rsidR="00CD32F4">
        <w:rPr>
          <w:sz w:val="26"/>
          <w:szCs w:val="26"/>
        </w:rPr>
        <w:instrText xml:space="preserve"> ADDIN ZOTERO_ITEM CSL_CITATION {"citationID":"4pHwKkCo","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CD32F4">
        <w:rPr>
          <w:sz w:val="26"/>
          <w:szCs w:val="26"/>
        </w:rPr>
        <w:fldChar w:fldCharType="separate"/>
      </w:r>
      <w:r w:rsidR="00CD32F4" w:rsidRPr="00CD32F4">
        <w:rPr>
          <w:rFonts w:ascii="Calibri" w:hAnsi="Calibri" w:cs="Calibri"/>
          <w:sz w:val="26"/>
        </w:rPr>
        <w:t>(Sheleheda et al., 2015)</w:t>
      </w:r>
      <w:r w:rsidR="00CD32F4">
        <w:rPr>
          <w:sz w:val="26"/>
          <w:szCs w:val="26"/>
        </w:rPr>
        <w:fldChar w:fldCharType="end"/>
      </w:r>
      <w:r w:rsidR="006475A1" w:rsidRPr="006475A1">
        <w:rPr>
          <w:sz w:val="26"/>
          <w:szCs w:val="26"/>
        </w:rPr>
        <w:t>.</w:t>
      </w:r>
    </w:p>
    <w:p w14:paraId="631DC246" w14:textId="77777777" w:rsidR="00327E5A" w:rsidRDefault="00327E5A" w:rsidP="000A02FF">
      <w:pPr>
        <w:pStyle w:val="ListParagraph"/>
        <w:spacing w:line="360" w:lineRule="auto"/>
        <w:ind w:left="-567"/>
        <w:jc w:val="both"/>
        <w:rPr>
          <w:sz w:val="26"/>
          <w:szCs w:val="26"/>
        </w:rPr>
      </w:pPr>
    </w:p>
    <w:p w14:paraId="705F325A" w14:textId="03BBE2DD" w:rsidR="008F67CD" w:rsidRPr="000A02FF" w:rsidRDefault="00327E5A" w:rsidP="008F67CD">
      <w:pPr>
        <w:pStyle w:val="ListParagraph"/>
        <w:numPr>
          <w:ilvl w:val="0"/>
          <w:numId w:val="5"/>
        </w:numPr>
        <w:spacing w:line="360" w:lineRule="auto"/>
        <w:ind w:left="-207"/>
        <w:jc w:val="both"/>
        <w:rPr>
          <w:b/>
          <w:bCs/>
          <w:sz w:val="26"/>
          <w:szCs w:val="26"/>
          <w:u w:val="single"/>
        </w:rPr>
      </w:pPr>
      <w:r>
        <w:rPr>
          <w:b/>
          <w:bCs/>
          <w:sz w:val="26"/>
          <w:szCs w:val="26"/>
          <w:u w:val="single"/>
        </w:rPr>
        <w:t>Have Strong Passwords</w:t>
      </w:r>
    </w:p>
    <w:p w14:paraId="64B08FB2" w14:textId="7DD1EF1B" w:rsidR="008F67CD" w:rsidRDefault="007B688A" w:rsidP="000A02FF">
      <w:pPr>
        <w:pStyle w:val="ListParagraph"/>
        <w:spacing w:line="360" w:lineRule="auto"/>
        <w:ind w:left="-567"/>
        <w:jc w:val="both"/>
        <w:rPr>
          <w:sz w:val="26"/>
          <w:szCs w:val="26"/>
        </w:rPr>
      </w:pPr>
      <w:r w:rsidRPr="007B688A">
        <w:rPr>
          <w:sz w:val="26"/>
          <w:szCs w:val="26"/>
        </w:rPr>
        <w:t>Having a secure website depends a great deal on your safety viewpoint.</w:t>
      </w:r>
      <w:r w:rsidR="000A428F">
        <w:rPr>
          <w:sz w:val="26"/>
          <w:szCs w:val="26"/>
        </w:rPr>
        <w:t xml:space="preserve"> </w:t>
      </w:r>
      <w:r w:rsidR="000A428F" w:rsidRPr="000A428F">
        <w:rPr>
          <w:sz w:val="26"/>
          <w:szCs w:val="26"/>
        </w:rPr>
        <w:t>Using the strong passwords is necessary. Hackers regularly use specialized technology to crack passwords, using extreme strength.</w:t>
      </w:r>
      <w:r w:rsidR="000A428F">
        <w:rPr>
          <w:sz w:val="26"/>
          <w:szCs w:val="26"/>
        </w:rPr>
        <w:t xml:space="preserve"> </w:t>
      </w:r>
      <w:r w:rsidR="000A428F" w:rsidRPr="000A428F">
        <w:rPr>
          <w:sz w:val="26"/>
          <w:szCs w:val="26"/>
        </w:rPr>
        <w:t>To clear up contaminated websites, remediators need to log into a client's website or server using user information of their admin</w:t>
      </w:r>
      <w:r w:rsidR="000A428F">
        <w:rPr>
          <w:sz w:val="26"/>
          <w:szCs w:val="26"/>
        </w:rPr>
        <w:t xml:space="preserve">. </w:t>
      </w:r>
      <w:r w:rsidR="000A428F" w:rsidRPr="000A428F">
        <w:rPr>
          <w:sz w:val="26"/>
          <w:szCs w:val="26"/>
        </w:rPr>
        <w:t>Passwords must be complicated, with upper case letters, lower case letters, numerals and special characters to defend against brute strength. Your passwords have to be a minimum of ten characters long. This password policy should be kept across your organisation</w:t>
      </w:r>
      <w:r w:rsidR="009B2660">
        <w:rPr>
          <w:sz w:val="26"/>
          <w:szCs w:val="26"/>
        </w:rPr>
        <w:t xml:space="preserve"> </w:t>
      </w:r>
      <w:r w:rsidR="009B2660">
        <w:rPr>
          <w:sz w:val="26"/>
          <w:szCs w:val="26"/>
        </w:rPr>
        <w:fldChar w:fldCharType="begin"/>
      </w:r>
      <w:r w:rsidR="009B2660">
        <w:rPr>
          <w:sz w:val="26"/>
          <w:szCs w:val="26"/>
        </w:rPr>
        <w:instrText xml:space="preserve"> ADDIN ZOTERO_ITEM CSL_CITATION {"citationID":"lqcUtBJp","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9B2660">
        <w:rPr>
          <w:sz w:val="26"/>
          <w:szCs w:val="26"/>
        </w:rPr>
        <w:fldChar w:fldCharType="separate"/>
      </w:r>
      <w:r w:rsidR="009B2660" w:rsidRPr="009B2660">
        <w:rPr>
          <w:rFonts w:ascii="Calibri" w:hAnsi="Calibri" w:cs="Calibri"/>
          <w:sz w:val="26"/>
        </w:rPr>
        <w:t>(Sucuri, 2019)</w:t>
      </w:r>
      <w:r w:rsidR="009B2660">
        <w:rPr>
          <w:sz w:val="26"/>
          <w:szCs w:val="26"/>
        </w:rPr>
        <w:fldChar w:fldCharType="end"/>
      </w:r>
      <w:r w:rsidR="000A428F" w:rsidRPr="000A428F">
        <w:rPr>
          <w:sz w:val="26"/>
          <w:szCs w:val="26"/>
        </w:rPr>
        <w:t>.</w:t>
      </w:r>
    </w:p>
    <w:p w14:paraId="1EBACDC7" w14:textId="7F75001D" w:rsidR="00F24011" w:rsidRDefault="00F24011" w:rsidP="000A02FF">
      <w:pPr>
        <w:pStyle w:val="ListParagraph"/>
        <w:spacing w:line="360" w:lineRule="auto"/>
        <w:ind w:left="-567"/>
        <w:jc w:val="both"/>
        <w:rPr>
          <w:sz w:val="26"/>
          <w:szCs w:val="26"/>
        </w:rPr>
      </w:pPr>
    </w:p>
    <w:p w14:paraId="77B67894" w14:textId="539F5A39" w:rsidR="00F24011" w:rsidRPr="000A02FF" w:rsidRDefault="009E598A" w:rsidP="00F24011">
      <w:pPr>
        <w:pStyle w:val="ListParagraph"/>
        <w:numPr>
          <w:ilvl w:val="0"/>
          <w:numId w:val="5"/>
        </w:numPr>
        <w:spacing w:line="360" w:lineRule="auto"/>
        <w:ind w:left="-207"/>
        <w:jc w:val="both"/>
        <w:rPr>
          <w:b/>
          <w:bCs/>
          <w:sz w:val="26"/>
          <w:szCs w:val="26"/>
          <w:u w:val="single"/>
        </w:rPr>
      </w:pPr>
      <w:r>
        <w:rPr>
          <w:b/>
          <w:bCs/>
          <w:sz w:val="26"/>
          <w:szCs w:val="26"/>
          <w:u w:val="single"/>
        </w:rPr>
        <w:t>Install SSL Certificates</w:t>
      </w:r>
    </w:p>
    <w:p w14:paraId="46925AE9" w14:textId="195AFDCE" w:rsidR="00F24011" w:rsidRDefault="00156B2E" w:rsidP="000A02FF">
      <w:pPr>
        <w:pStyle w:val="ListParagraph"/>
        <w:spacing w:line="360" w:lineRule="auto"/>
        <w:ind w:left="-567"/>
        <w:jc w:val="both"/>
        <w:rPr>
          <w:sz w:val="26"/>
          <w:szCs w:val="26"/>
        </w:rPr>
      </w:pPr>
      <w:r w:rsidRPr="00156B2E">
        <w:rPr>
          <w:sz w:val="26"/>
          <w:szCs w:val="26"/>
        </w:rPr>
        <w:t>SSL certificates are often used to transfer information between the server (web server or firewall) and the client (web browser) during transportation. This will make sure the information has been sent to the appropriate client and not intercepted.</w:t>
      </w:r>
      <w:r>
        <w:rPr>
          <w:sz w:val="26"/>
          <w:szCs w:val="26"/>
        </w:rPr>
        <w:t xml:space="preserve"> </w:t>
      </w:r>
      <w:r w:rsidRPr="00156B2E">
        <w:rPr>
          <w:sz w:val="26"/>
          <w:szCs w:val="26"/>
        </w:rPr>
        <w:t>Many forms of SSL certificates like company SSL or extended SSL authentication provide an extra layer of authenticity so the client will see the specifics of your company and recognise that you are a transacting</w:t>
      </w:r>
      <w:r w:rsidR="00E366AA">
        <w:rPr>
          <w:sz w:val="26"/>
          <w:szCs w:val="26"/>
        </w:rPr>
        <w:t xml:space="preserve"> </w:t>
      </w:r>
      <w:r w:rsidR="00E366AA">
        <w:rPr>
          <w:sz w:val="26"/>
          <w:szCs w:val="26"/>
        </w:rPr>
        <w:fldChar w:fldCharType="begin"/>
      </w:r>
      <w:r w:rsidR="00E366AA">
        <w:rPr>
          <w:sz w:val="26"/>
          <w:szCs w:val="26"/>
        </w:rPr>
        <w:instrText xml:space="preserve"> ADDIN ZOTERO_ITEM CSL_CITATION {"citationID":"VbDBGNs5","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sidR="00E366AA">
        <w:rPr>
          <w:sz w:val="26"/>
          <w:szCs w:val="26"/>
        </w:rPr>
        <w:fldChar w:fldCharType="separate"/>
      </w:r>
      <w:r w:rsidR="00E366AA" w:rsidRPr="00E366AA">
        <w:rPr>
          <w:rFonts w:ascii="Calibri" w:hAnsi="Calibri" w:cs="Calibri"/>
          <w:sz w:val="26"/>
        </w:rPr>
        <w:t>(Taral and Gite, 2014)</w:t>
      </w:r>
      <w:r w:rsidR="00E366AA">
        <w:rPr>
          <w:sz w:val="26"/>
          <w:szCs w:val="26"/>
        </w:rPr>
        <w:fldChar w:fldCharType="end"/>
      </w:r>
      <w:r w:rsidRPr="00156B2E">
        <w:rPr>
          <w:sz w:val="26"/>
          <w:szCs w:val="26"/>
        </w:rPr>
        <w:t>.</w:t>
      </w:r>
    </w:p>
    <w:p w14:paraId="52C78188" w14:textId="4AC11300" w:rsidR="00F0127E" w:rsidRDefault="00F0127E" w:rsidP="000A02FF">
      <w:pPr>
        <w:pStyle w:val="ListParagraph"/>
        <w:spacing w:line="360" w:lineRule="auto"/>
        <w:ind w:left="-567"/>
        <w:jc w:val="both"/>
        <w:rPr>
          <w:sz w:val="26"/>
          <w:szCs w:val="26"/>
        </w:rPr>
      </w:pPr>
    </w:p>
    <w:p w14:paraId="7C0FC9C4" w14:textId="1FF899EE" w:rsidR="00F0127E" w:rsidRPr="000A02FF" w:rsidRDefault="00BB5146" w:rsidP="00F0127E">
      <w:pPr>
        <w:pStyle w:val="ListParagraph"/>
        <w:numPr>
          <w:ilvl w:val="0"/>
          <w:numId w:val="5"/>
        </w:numPr>
        <w:spacing w:line="360" w:lineRule="auto"/>
        <w:ind w:left="-207"/>
        <w:jc w:val="both"/>
        <w:rPr>
          <w:b/>
          <w:bCs/>
          <w:sz w:val="26"/>
          <w:szCs w:val="26"/>
          <w:u w:val="single"/>
        </w:rPr>
      </w:pPr>
      <w:r>
        <w:rPr>
          <w:b/>
          <w:bCs/>
          <w:sz w:val="26"/>
          <w:szCs w:val="26"/>
          <w:u w:val="single"/>
        </w:rPr>
        <w:t>Have Websites Backup</w:t>
      </w:r>
      <w:r w:rsidR="00B878D0">
        <w:rPr>
          <w:b/>
          <w:bCs/>
          <w:sz w:val="26"/>
          <w:szCs w:val="26"/>
          <w:u w:val="single"/>
        </w:rPr>
        <w:t>s</w:t>
      </w:r>
    </w:p>
    <w:p w14:paraId="6C02C39C" w14:textId="6EE3454B" w:rsidR="00F0127E" w:rsidRDefault="00831B23" w:rsidP="000A02FF">
      <w:pPr>
        <w:pStyle w:val="ListParagraph"/>
        <w:spacing w:line="360" w:lineRule="auto"/>
        <w:ind w:left="-567"/>
        <w:jc w:val="both"/>
        <w:rPr>
          <w:sz w:val="26"/>
          <w:szCs w:val="26"/>
        </w:rPr>
      </w:pPr>
      <w:r w:rsidRPr="00831B23">
        <w:rPr>
          <w:sz w:val="26"/>
          <w:szCs w:val="26"/>
        </w:rPr>
        <w:t>In the case of a breach, server backups are vital if the server is to rebound from a significant security accident. Although it should not be considered a substitute for getting a secure system for the website, a backup that help to recover damaged data.</w:t>
      </w:r>
      <w:r w:rsidR="006A3545">
        <w:rPr>
          <w:sz w:val="26"/>
          <w:szCs w:val="26"/>
        </w:rPr>
        <w:t xml:space="preserve"> </w:t>
      </w:r>
      <w:r w:rsidR="006A3545" w:rsidRPr="006A3545">
        <w:rPr>
          <w:sz w:val="26"/>
          <w:szCs w:val="26"/>
        </w:rPr>
        <w:t xml:space="preserve">Backup the website </w:t>
      </w:r>
      <w:r w:rsidR="006A3545" w:rsidRPr="006A3545">
        <w:rPr>
          <w:sz w:val="26"/>
          <w:szCs w:val="26"/>
        </w:rPr>
        <w:lastRenderedPageBreak/>
        <w:t xml:space="preserve">frequently. Backups of all your website files must be preserved in case your site is unavailable or your information is lost. Your hosting service provider will have copies from their own </w:t>
      </w:r>
      <w:r w:rsidR="000361E2" w:rsidRPr="006A3545">
        <w:rPr>
          <w:sz w:val="26"/>
          <w:szCs w:val="26"/>
        </w:rPr>
        <w:t>servers</w:t>
      </w:r>
      <w:r w:rsidR="006A3545" w:rsidRPr="006A3545">
        <w:rPr>
          <w:sz w:val="26"/>
          <w:szCs w:val="26"/>
        </w:rPr>
        <w:t xml:space="preserve"> however</w:t>
      </w:r>
      <w:r w:rsidR="000361E2">
        <w:rPr>
          <w:sz w:val="26"/>
          <w:szCs w:val="26"/>
        </w:rPr>
        <w:t>,</w:t>
      </w:r>
      <w:r w:rsidR="006A3545" w:rsidRPr="006A3545">
        <w:rPr>
          <w:sz w:val="26"/>
          <w:szCs w:val="26"/>
        </w:rPr>
        <w:t xml:space="preserve"> your files must also be backed up periodically.</w:t>
      </w:r>
      <w:r w:rsidR="000361E2">
        <w:rPr>
          <w:sz w:val="26"/>
          <w:szCs w:val="26"/>
        </w:rPr>
        <w:t xml:space="preserve"> </w:t>
      </w:r>
      <w:r w:rsidR="000361E2" w:rsidRPr="000361E2">
        <w:rPr>
          <w:sz w:val="26"/>
          <w:szCs w:val="26"/>
        </w:rPr>
        <w:t>Most content management systems have plugins or extensions which will back up the site remotely, so you will also be enabled to manually back up databases and information</w:t>
      </w:r>
      <w:r w:rsidR="003F5529">
        <w:rPr>
          <w:sz w:val="26"/>
          <w:szCs w:val="26"/>
        </w:rPr>
        <w:t xml:space="preserve"> </w:t>
      </w:r>
      <w:r w:rsidR="003F5529">
        <w:rPr>
          <w:sz w:val="26"/>
          <w:szCs w:val="26"/>
        </w:rPr>
        <w:fldChar w:fldCharType="begin"/>
      </w:r>
      <w:r w:rsidR="003F5529">
        <w:rPr>
          <w:sz w:val="26"/>
          <w:szCs w:val="26"/>
        </w:rPr>
        <w:instrText xml:space="preserve"> ADDIN ZOTERO_ITEM CSL_CITATION {"citationID":"XdUVtkuW","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3F5529">
        <w:rPr>
          <w:sz w:val="26"/>
          <w:szCs w:val="26"/>
        </w:rPr>
        <w:fldChar w:fldCharType="separate"/>
      </w:r>
      <w:r w:rsidR="003F5529" w:rsidRPr="003F5529">
        <w:rPr>
          <w:rFonts w:ascii="Calibri" w:hAnsi="Calibri" w:cs="Calibri"/>
          <w:sz w:val="26"/>
        </w:rPr>
        <w:t>(Sheleheda et al., 2015)</w:t>
      </w:r>
      <w:r w:rsidR="003F5529">
        <w:rPr>
          <w:sz w:val="26"/>
          <w:szCs w:val="26"/>
        </w:rPr>
        <w:fldChar w:fldCharType="end"/>
      </w:r>
      <w:r w:rsidR="000361E2" w:rsidRPr="000361E2">
        <w:rPr>
          <w:sz w:val="26"/>
          <w:szCs w:val="26"/>
        </w:rPr>
        <w:t>.</w:t>
      </w:r>
    </w:p>
    <w:p w14:paraId="1FE63F8A" w14:textId="0FF22CA2" w:rsidR="00D35B0E" w:rsidRDefault="00D35B0E" w:rsidP="000A02FF">
      <w:pPr>
        <w:pStyle w:val="ListParagraph"/>
        <w:spacing w:line="360" w:lineRule="auto"/>
        <w:ind w:left="-567"/>
        <w:jc w:val="both"/>
        <w:rPr>
          <w:sz w:val="26"/>
          <w:szCs w:val="26"/>
        </w:rPr>
      </w:pPr>
    </w:p>
    <w:p w14:paraId="38E23B21" w14:textId="064996CB" w:rsidR="00C244DD" w:rsidRPr="000A02FF" w:rsidRDefault="00C244DD" w:rsidP="00C244DD">
      <w:pPr>
        <w:pStyle w:val="ListParagraph"/>
        <w:numPr>
          <w:ilvl w:val="0"/>
          <w:numId w:val="5"/>
        </w:numPr>
        <w:spacing w:line="360" w:lineRule="auto"/>
        <w:ind w:left="-207"/>
        <w:jc w:val="both"/>
        <w:rPr>
          <w:b/>
          <w:bCs/>
          <w:sz w:val="26"/>
          <w:szCs w:val="26"/>
          <w:u w:val="single"/>
        </w:rPr>
      </w:pPr>
      <w:r>
        <w:rPr>
          <w:b/>
          <w:bCs/>
          <w:sz w:val="26"/>
          <w:szCs w:val="26"/>
          <w:u w:val="single"/>
        </w:rPr>
        <w:t>Limit User Access &amp; Permissions</w:t>
      </w:r>
    </w:p>
    <w:p w14:paraId="58A6FE58" w14:textId="4A298E57" w:rsidR="00C244DD" w:rsidRPr="000A02FF" w:rsidRDefault="0000578F" w:rsidP="000A02FF">
      <w:pPr>
        <w:pStyle w:val="ListParagraph"/>
        <w:spacing w:line="360" w:lineRule="auto"/>
        <w:ind w:left="-567"/>
        <w:jc w:val="both"/>
        <w:rPr>
          <w:sz w:val="26"/>
          <w:szCs w:val="26"/>
        </w:rPr>
      </w:pPr>
      <w:r w:rsidRPr="0000578F">
        <w:rPr>
          <w:sz w:val="26"/>
          <w:szCs w:val="26"/>
        </w:rPr>
        <w:t>Website functionality will not be attacked by an intruder but there will be users. Later IP address documentation and all records of operation would be useful in network forensics.</w:t>
      </w:r>
      <w:r w:rsidR="008C4768">
        <w:rPr>
          <w:sz w:val="26"/>
          <w:szCs w:val="26"/>
        </w:rPr>
        <w:t xml:space="preserve"> </w:t>
      </w:r>
      <w:r w:rsidR="008C4768" w:rsidRPr="008C4768">
        <w:rPr>
          <w:sz w:val="26"/>
          <w:szCs w:val="26"/>
        </w:rPr>
        <w:t xml:space="preserve">For </w:t>
      </w:r>
      <w:r w:rsidR="004837F6" w:rsidRPr="008C4768">
        <w:rPr>
          <w:sz w:val="26"/>
          <w:szCs w:val="26"/>
        </w:rPr>
        <w:t>example,</w:t>
      </w:r>
      <w:r w:rsidR="008C4768" w:rsidRPr="008C4768">
        <w:rPr>
          <w:sz w:val="26"/>
          <w:szCs w:val="26"/>
        </w:rPr>
        <w:t xml:space="preserve"> a large rise in the </w:t>
      </w:r>
      <w:r w:rsidR="004837F6" w:rsidRPr="008C4768">
        <w:rPr>
          <w:sz w:val="26"/>
          <w:szCs w:val="26"/>
        </w:rPr>
        <w:t>number</w:t>
      </w:r>
      <w:r w:rsidR="008C4768" w:rsidRPr="008C4768">
        <w:rPr>
          <w:sz w:val="26"/>
          <w:szCs w:val="26"/>
        </w:rPr>
        <w:t xml:space="preserve"> of active members can signal a weakness in the verification process and allow hackers to overload your site with viral accounts.</w:t>
      </w:r>
      <w:r w:rsidR="004837F6">
        <w:rPr>
          <w:sz w:val="26"/>
          <w:szCs w:val="26"/>
        </w:rPr>
        <w:t xml:space="preserve"> </w:t>
      </w:r>
      <w:r w:rsidR="004837F6" w:rsidRPr="004837F6">
        <w:rPr>
          <w:sz w:val="26"/>
          <w:szCs w:val="26"/>
        </w:rPr>
        <w:t>Client functions and access rules are clearly defined to minimise any errors that might be made. This also reduces the effects of hacked accounts and will guard against the harm that rogue users inflict.</w:t>
      </w:r>
      <w:r w:rsidR="006C2B55">
        <w:rPr>
          <w:sz w:val="26"/>
          <w:szCs w:val="26"/>
        </w:rPr>
        <w:t xml:space="preserve"> </w:t>
      </w:r>
      <w:r w:rsidR="006C2B55" w:rsidRPr="006C2B55">
        <w:rPr>
          <w:sz w:val="26"/>
          <w:szCs w:val="26"/>
        </w:rPr>
        <w:t>Holding audit logs is essential to keeping the website on top of any suspect changes. An inspection log is a report that documents the activities on a website so you can find irregularities and check that the database has not been breached with the person in charge</w:t>
      </w:r>
      <w:r w:rsidR="0054690D">
        <w:rPr>
          <w:sz w:val="26"/>
          <w:szCs w:val="26"/>
        </w:rPr>
        <w:t xml:space="preserve"> </w:t>
      </w:r>
      <w:r w:rsidR="0054690D">
        <w:rPr>
          <w:sz w:val="26"/>
          <w:szCs w:val="26"/>
        </w:rPr>
        <w:fldChar w:fldCharType="begin"/>
      </w:r>
      <w:r w:rsidR="0054690D">
        <w:rPr>
          <w:sz w:val="26"/>
          <w:szCs w:val="26"/>
        </w:rPr>
        <w:instrText xml:space="preserve"> ADDIN ZOTERO_ITEM CSL_CITATION {"citationID":"IXUttRm5","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54690D">
        <w:rPr>
          <w:sz w:val="26"/>
          <w:szCs w:val="26"/>
        </w:rPr>
        <w:fldChar w:fldCharType="separate"/>
      </w:r>
      <w:r w:rsidR="0054690D" w:rsidRPr="0054690D">
        <w:rPr>
          <w:rFonts w:ascii="Calibri" w:hAnsi="Calibri" w:cs="Calibri"/>
          <w:sz w:val="26"/>
        </w:rPr>
        <w:t>(Sucuri, 2019)</w:t>
      </w:r>
      <w:r w:rsidR="0054690D">
        <w:rPr>
          <w:sz w:val="26"/>
          <w:szCs w:val="26"/>
        </w:rPr>
        <w:fldChar w:fldCharType="end"/>
      </w:r>
      <w:r w:rsidR="006C2B55" w:rsidRPr="006C2B55">
        <w:rPr>
          <w:sz w:val="26"/>
          <w:szCs w:val="26"/>
        </w:rPr>
        <w:t>.</w:t>
      </w:r>
    </w:p>
    <w:p w14:paraId="3ABC9E59" w14:textId="77777777" w:rsidR="00B17446" w:rsidRDefault="00B17446" w:rsidP="004368BB">
      <w:pPr>
        <w:spacing w:line="360" w:lineRule="auto"/>
        <w:ind w:left="-567"/>
        <w:jc w:val="both"/>
        <w:rPr>
          <w:color w:val="0070C0"/>
          <w:sz w:val="28"/>
          <w:szCs w:val="28"/>
        </w:rPr>
      </w:pPr>
    </w:p>
    <w:p w14:paraId="56215155" w14:textId="7339C422" w:rsidR="004368BB" w:rsidRDefault="00B17446" w:rsidP="00B17446">
      <w:pPr>
        <w:pStyle w:val="Heading3"/>
        <w:ind w:left="-624"/>
        <w:rPr>
          <w:color w:val="0070C0"/>
          <w:sz w:val="28"/>
          <w:szCs w:val="28"/>
        </w:rPr>
      </w:pPr>
      <w:bookmarkStart w:id="11" w:name="_Toc47459493"/>
      <w:r>
        <w:rPr>
          <w:color w:val="0070C0"/>
          <w:sz w:val="28"/>
          <w:szCs w:val="28"/>
        </w:rPr>
        <w:t>2.2.</w:t>
      </w:r>
      <w:r w:rsidR="001563BE">
        <w:rPr>
          <w:color w:val="0070C0"/>
          <w:sz w:val="28"/>
          <w:szCs w:val="28"/>
        </w:rPr>
        <w:t>7</w:t>
      </w:r>
      <w:r>
        <w:rPr>
          <w:color w:val="0070C0"/>
          <w:sz w:val="28"/>
          <w:szCs w:val="28"/>
        </w:rPr>
        <w:t xml:space="preserve"> </w:t>
      </w:r>
      <w:r w:rsidR="002C2F99" w:rsidRPr="002C2F99">
        <w:rPr>
          <w:color w:val="0070C0"/>
          <w:sz w:val="28"/>
          <w:szCs w:val="28"/>
        </w:rPr>
        <w:t>How can you link website quality with customer loyalty?</w:t>
      </w:r>
      <w:bookmarkEnd w:id="11"/>
    </w:p>
    <w:p w14:paraId="1DFD8061" w14:textId="77777777" w:rsidR="00C83381" w:rsidRPr="00C83381" w:rsidRDefault="00C83381" w:rsidP="00C83381"/>
    <w:p w14:paraId="509B2CB2" w14:textId="48A3D602" w:rsidR="00C83381" w:rsidRDefault="00D76041"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8nDil6nL","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Pr>
          <w:sz w:val="26"/>
          <w:szCs w:val="26"/>
        </w:rPr>
        <w:fldChar w:fldCharType="separate"/>
      </w:r>
      <w:r w:rsidRPr="00D76041">
        <w:rPr>
          <w:rFonts w:ascii="Calibri" w:hAnsi="Calibri" w:cs="Calibri"/>
          <w:sz w:val="26"/>
        </w:rPr>
        <w:t>(Antanas, 2019)</w:t>
      </w:r>
      <w:r>
        <w:rPr>
          <w:sz w:val="26"/>
          <w:szCs w:val="26"/>
        </w:rPr>
        <w:fldChar w:fldCharType="end"/>
      </w:r>
      <w:r w:rsidR="00F02E64" w:rsidRPr="00F02E64">
        <w:rPr>
          <w:sz w:val="26"/>
          <w:szCs w:val="26"/>
        </w:rPr>
        <w:t>Your website is the organisation's face and several customers look to receive everything on the company website that they want and need.</w:t>
      </w:r>
      <w:r w:rsidR="00F02E64">
        <w:rPr>
          <w:sz w:val="26"/>
          <w:szCs w:val="26"/>
        </w:rPr>
        <w:t xml:space="preserve"> </w:t>
      </w:r>
      <w:r w:rsidR="00C83381" w:rsidRPr="00C83381">
        <w:rPr>
          <w:sz w:val="26"/>
          <w:szCs w:val="26"/>
        </w:rPr>
        <w:t xml:space="preserve">Loyalty is among the most important topics these days. Each shop would want to </w:t>
      </w:r>
      <w:r w:rsidR="00C83381">
        <w:rPr>
          <w:sz w:val="26"/>
          <w:szCs w:val="26"/>
        </w:rPr>
        <w:t>h</w:t>
      </w:r>
      <w:r w:rsidR="00C83381" w:rsidRPr="00C83381">
        <w:rPr>
          <w:sz w:val="26"/>
          <w:szCs w:val="26"/>
        </w:rPr>
        <w:t>ave a broad loyal community of customers</w:t>
      </w:r>
      <w:r w:rsidR="005D6970">
        <w:rPr>
          <w:sz w:val="26"/>
          <w:szCs w:val="26"/>
        </w:rPr>
        <w:t xml:space="preserve"> </w:t>
      </w:r>
      <w:r w:rsidR="005D6970">
        <w:rPr>
          <w:sz w:val="26"/>
          <w:szCs w:val="26"/>
        </w:rPr>
        <w:fldChar w:fldCharType="begin"/>
      </w:r>
      <w:r w:rsidR="005D6970">
        <w:rPr>
          <w:sz w:val="26"/>
          <w:szCs w:val="26"/>
        </w:rPr>
        <w:instrText xml:space="preserve"> ADDIN ZOTERO_ITEM CSL_CITATION {"citationID":"93gSBzcp","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sidR="005D6970">
        <w:rPr>
          <w:sz w:val="26"/>
          <w:szCs w:val="26"/>
        </w:rPr>
        <w:fldChar w:fldCharType="separate"/>
      </w:r>
      <w:r w:rsidR="005D6970" w:rsidRPr="005D6970">
        <w:rPr>
          <w:rFonts w:ascii="Calibri" w:hAnsi="Calibri" w:cs="Calibri"/>
          <w:sz w:val="26"/>
        </w:rPr>
        <w:t>(Antanas, 2019)</w:t>
      </w:r>
      <w:r w:rsidR="005D6970">
        <w:rPr>
          <w:sz w:val="26"/>
          <w:szCs w:val="26"/>
        </w:rPr>
        <w:fldChar w:fldCharType="end"/>
      </w:r>
      <w:r w:rsidR="00C83381" w:rsidRPr="00C83381">
        <w:rPr>
          <w:sz w:val="26"/>
          <w:szCs w:val="26"/>
        </w:rPr>
        <w:t>.</w:t>
      </w:r>
      <w:r w:rsidR="00C83381">
        <w:rPr>
          <w:sz w:val="26"/>
          <w:szCs w:val="26"/>
        </w:rPr>
        <w:t xml:space="preserve"> </w:t>
      </w:r>
      <w:r w:rsidR="00805247" w:rsidRPr="00805247">
        <w:rPr>
          <w:sz w:val="26"/>
          <w:szCs w:val="26"/>
        </w:rPr>
        <w:t xml:space="preserve">In the online environment, consumer loyalty is difficult to overcome than in the offline one. When a website has high quality of content, system and service, consumers will be more likely to sustain, deepen and extend their </w:t>
      </w:r>
      <w:r w:rsidR="00805247">
        <w:rPr>
          <w:sz w:val="26"/>
          <w:szCs w:val="26"/>
        </w:rPr>
        <w:t>r</w:t>
      </w:r>
      <w:r w:rsidR="00805247" w:rsidRPr="00805247">
        <w:rPr>
          <w:sz w:val="26"/>
          <w:szCs w:val="26"/>
        </w:rPr>
        <w:t>elation to a specific provider of online services</w:t>
      </w:r>
      <w:r w:rsidR="002E4099">
        <w:rPr>
          <w:sz w:val="26"/>
          <w:szCs w:val="26"/>
        </w:rPr>
        <w:t xml:space="preserve">. </w:t>
      </w:r>
      <w:r w:rsidR="002E4099" w:rsidRPr="002E4099">
        <w:rPr>
          <w:sz w:val="26"/>
          <w:szCs w:val="26"/>
        </w:rPr>
        <w:t xml:space="preserve">Moreover, in order to achieve the aim of </w:t>
      </w:r>
      <w:r w:rsidR="002E4099" w:rsidRPr="002E4099">
        <w:rPr>
          <w:sz w:val="26"/>
          <w:szCs w:val="26"/>
        </w:rPr>
        <w:lastRenderedPageBreak/>
        <w:t>online consumer engagement, businesses need to consider the unique electronic marketplace environment</w:t>
      </w:r>
      <w:r w:rsidR="002E4099">
        <w:rPr>
          <w:sz w:val="26"/>
          <w:szCs w:val="26"/>
        </w:rPr>
        <w:t xml:space="preserve">. </w:t>
      </w:r>
    </w:p>
    <w:p w14:paraId="1CCED513" w14:textId="4D4CF7F7" w:rsidR="002E4099" w:rsidRDefault="00FA4B0E"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AB7eRo5s","properties":{"formattedCitation":"(Liang and Chen, 2009)","plainCitation":"(Liang and Chen, 2009)","noteIndex":0},"citationItems":[{"id":113,"uris":["http://zotero.org/users/local/4ht2L956/items/44DGXF8S"],"uri":["http://zotero.org/users/local/4ht2L956/items/44DGXF8S"],"itemData":{"id":113,"type":"article-journal","abstract":"One of the characteristics of online consumer behaviour is the low cost of searching for alternatives. Therefore, customer loyalty is harder to achieve in the online context than in the offline one. If a website has high information, system and service quality, customers may have greater willingness to maintain, deepen and broaden their relationship with a particular online service provider. This study develops and empirically tests a model examining the relations between website quality, customer satisfaction, customer trust and customer relationship length, depth and breadth with the online financial services. Using survey data from 656 online customers of a Taiwanese securities corporation, results indicate that website quality influences customer satisfaction and trust, except for the link between information quality and customer trust, and customer trust has a stronger impact on relationship depth and breadth than customer satisfaction. Integrating the results, this study concludes that website information quality is the most important factor in enhancing relationship length, while website system quality and service quality contribute a lot to relationship depth and breadth.","container-title":"Total Quality Management &amp; Business Excellence","DOI":"10.1080/14783360903181784","ISSN":"1478-3363","issue":"9","note":"publisher: Routledge\n_eprint: https://doi.org/10.1080/14783360903181784","page":"971-988","source":"Taylor and Francis+NEJM","title":"A study of the impacts of website quality on customer relationship performance","volume":"20","author":[{"family":"Liang","given":"Chiung-Ju"},{"family":"Chen","given":"Hui-Ju"}],"issued":{"date-parts":[["2009",9,1]]}}}],"schema":"https://github.com/citation-style-language/schema/raw/master/csl-citation.json"} </w:instrText>
      </w:r>
      <w:r>
        <w:rPr>
          <w:sz w:val="26"/>
          <w:szCs w:val="26"/>
        </w:rPr>
        <w:fldChar w:fldCharType="separate"/>
      </w:r>
      <w:r w:rsidRPr="00FA4B0E">
        <w:rPr>
          <w:rFonts w:ascii="Calibri" w:hAnsi="Calibri" w:cs="Calibri"/>
          <w:sz w:val="26"/>
        </w:rPr>
        <w:t>(Liang and Chen, 2009)</w:t>
      </w:r>
      <w:r>
        <w:rPr>
          <w:sz w:val="26"/>
          <w:szCs w:val="26"/>
        </w:rPr>
        <w:fldChar w:fldCharType="end"/>
      </w:r>
      <w:r w:rsidR="003D6189">
        <w:rPr>
          <w:sz w:val="26"/>
          <w:szCs w:val="26"/>
        </w:rPr>
        <w:t xml:space="preserve"> </w:t>
      </w:r>
      <w:r w:rsidR="00F95793" w:rsidRPr="00F95793">
        <w:rPr>
          <w:sz w:val="26"/>
          <w:szCs w:val="26"/>
        </w:rPr>
        <w:t>Good content may be text, video, any kind of digital sound, or other stuff. All content is added purposefully to satisfy consumer needs with lack of attention.</w:t>
      </w:r>
      <w:r w:rsidR="00F95793">
        <w:rPr>
          <w:sz w:val="26"/>
          <w:szCs w:val="26"/>
        </w:rPr>
        <w:t xml:space="preserve"> </w:t>
      </w:r>
      <w:r w:rsidR="003D6189" w:rsidRPr="003D6189">
        <w:rPr>
          <w:sz w:val="26"/>
          <w:szCs w:val="26"/>
        </w:rPr>
        <w:t>It has been shown that excellent service attributes create customer loyalty which is expressed in retaining customers, word-of - mouth endorsement, premium payment and bridge-buying.</w:t>
      </w:r>
      <w:r w:rsidR="00346430">
        <w:rPr>
          <w:sz w:val="26"/>
          <w:szCs w:val="26"/>
        </w:rPr>
        <w:t xml:space="preserve"> </w:t>
      </w:r>
      <w:r w:rsidR="00C6106E">
        <w:rPr>
          <w:sz w:val="26"/>
          <w:szCs w:val="26"/>
        </w:rPr>
        <w:t xml:space="preserve"> Some of the factors include like </w:t>
      </w:r>
      <w:r w:rsidR="002C1EB9" w:rsidRPr="002C1EB9">
        <w:rPr>
          <w:sz w:val="26"/>
          <w:szCs w:val="26"/>
        </w:rPr>
        <w:t xml:space="preserve">Personalisation, interactive content, information, background and network quality, sophistication, technological integration, accessibility, information quality, software quality, unique content and adjustable, website design, order delivery, communication, protection / privacy and information </w:t>
      </w:r>
      <w:r w:rsidR="0030376B" w:rsidRPr="002C1EB9">
        <w:rPr>
          <w:sz w:val="26"/>
          <w:szCs w:val="26"/>
        </w:rPr>
        <w:t>quality,</w:t>
      </w:r>
      <w:r w:rsidR="002C1EB9" w:rsidRPr="002C1EB9">
        <w:rPr>
          <w:sz w:val="26"/>
          <w:szCs w:val="26"/>
        </w:rPr>
        <w:t xml:space="preserve"> speed of transaction, user-friendliness and </w:t>
      </w:r>
      <w:r w:rsidR="00AE500C">
        <w:rPr>
          <w:sz w:val="26"/>
          <w:szCs w:val="26"/>
        </w:rPr>
        <w:t>security</w:t>
      </w:r>
      <w:r w:rsidR="002C1EB9" w:rsidRPr="002C1EB9">
        <w:rPr>
          <w:sz w:val="26"/>
          <w:szCs w:val="26"/>
        </w:rPr>
        <w:t xml:space="preserve"> are all considerations.</w:t>
      </w:r>
    </w:p>
    <w:p w14:paraId="02B51433" w14:textId="370D3874" w:rsidR="0030376B" w:rsidRDefault="005065A1" w:rsidP="00805247">
      <w:pPr>
        <w:spacing w:line="360" w:lineRule="auto"/>
        <w:ind w:left="-567"/>
        <w:jc w:val="both"/>
        <w:rPr>
          <w:sz w:val="26"/>
          <w:szCs w:val="26"/>
        </w:rPr>
      </w:pPr>
      <w:r w:rsidRPr="005065A1">
        <w:rPr>
          <w:sz w:val="26"/>
          <w:szCs w:val="26"/>
        </w:rPr>
        <w:t>Consumers typically expect three website attributes to help their online purchase, which is information quality, quality of the system and quality of service</w:t>
      </w:r>
      <w:r w:rsidR="00D951D9">
        <w:rPr>
          <w:sz w:val="26"/>
          <w:szCs w:val="26"/>
        </w:rPr>
        <w:t xml:space="preserve"> </w:t>
      </w:r>
      <w:r w:rsidR="00D951D9">
        <w:rPr>
          <w:sz w:val="26"/>
          <w:szCs w:val="26"/>
        </w:rPr>
        <w:fldChar w:fldCharType="begin"/>
      </w:r>
      <w:r w:rsidR="00D951D9">
        <w:rPr>
          <w:sz w:val="26"/>
          <w:szCs w:val="26"/>
        </w:rPr>
        <w:instrText xml:space="preserve"> ADDIN ZOTERO_ITEM CSL_CITATION {"citationID":"OE0wzVBZ","properties":{"formattedCitation":"(Kassim and Abdullah, 2008)","plainCitation":"(Kassim and Abdullah, 2008)","noteIndex":0},"citationItems":[{"id":115,"uris":["http://zotero.org/users/local/4ht2L956/items/HK7VAG6K"],"uri":["http://zotero.org/users/local/4ht2L956/items/HK7VAG6K"],"itemData":{"id":115,"type":"article-journal","abstract":"The aim of this paper is to investigate the impact of individual dimensions of perceived service quality on customer satisfaction, trust and loyalty in e‐commerce settings. Empirical results indicate that the perceived service quality has positive direct effects on both customer satisfaction and trust. The results also show that customer satisfaction appears to have a positive direct effect on trust, while both customer satisfaction and trust have direct positive effects on loyalty through word‐of‐mouth and intention. Thus, both satisfaction and trust play an imperative role in creating customer loyalty as suggested by many authors. Some theoretical and managerial implications and suggestions for future research are also provided.","container-title":"Electronic Markets","DOI":"10.1080/10196780802265843","ISSN":"1019-6781","issue":"3","note":"publisher: Routledge\n_eprint: https://www.tandfonline.com/doi/pdf/10.1080/10196780802265843","page":"275-290","source":"Taylor and Francis+NEJM","title":"Customer Loyalty in e‐Commerce Settings: An Empirical Study","title-short":"Customer Loyalty in e‐Commerce Settings","volume":"18","author":[{"family":"Kassim","given":"Norizan M."},{"family":"Abdullah","given":"Nor Asiah"}],"issued":{"date-parts":[["2008",8,1]]}}}],"schema":"https://github.com/citation-style-language/schema/raw/master/csl-citation.json"} </w:instrText>
      </w:r>
      <w:r w:rsidR="00D951D9">
        <w:rPr>
          <w:sz w:val="26"/>
          <w:szCs w:val="26"/>
        </w:rPr>
        <w:fldChar w:fldCharType="separate"/>
      </w:r>
      <w:r w:rsidR="00D951D9" w:rsidRPr="00D951D9">
        <w:rPr>
          <w:rFonts w:ascii="Calibri" w:hAnsi="Calibri" w:cs="Calibri"/>
          <w:sz w:val="26"/>
        </w:rPr>
        <w:t>(Kassim and Abdullah, 2008)</w:t>
      </w:r>
      <w:r w:rsidR="00D951D9">
        <w:rPr>
          <w:sz w:val="26"/>
          <w:szCs w:val="26"/>
        </w:rPr>
        <w:fldChar w:fldCharType="end"/>
      </w:r>
      <w:r w:rsidRPr="005065A1">
        <w:rPr>
          <w:sz w:val="26"/>
          <w:szCs w:val="26"/>
        </w:rPr>
        <w:t>.</w:t>
      </w:r>
      <w:r w:rsidR="00D951D9">
        <w:rPr>
          <w:sz w:val="26"/>
          <w:szCs w:val="26"/>
        </w:rPr>
        <w:t xml:space="preserve"> </w:t>
      </w:r>
      <w:r w:rsidR="00BE4DB2">
        <w:rPr>
          <w:sz w:val="26"/>
          <w:szCs w:val="26"/>
        </w:rPr>
        <w:t xml:space="preserve"> </w:t>
      </w:r>
      <w:r w:rsidR="00BE4DB2" w:rsidRPr="00BE4DB2">
        <w:rPr>
          <w:b/>
          <w:bCs/>
          <w:sz w:val="26"/>
          <w:szCs w:val="26"/>
        </w:rPr>
        <w:t>Information quality</w:t>
      </w:r>
      <w:r w:rsidR="00BE4DB2" w:rsidRPr="00BE4DB2">
        <w:rPr>
          <w:sz w:val="26"/>
          <w:szCs w:val="26"/>
        </w:rPr>
        <w:t xml:space="preserve"> is the performance value of an information system (IS), which has been calculated in terms of precision, simplicity of interpretation, efficiency, comprehensiveness, importance and whether it has been up to date.</w:t>
      </w:r>
      <w:r w:rsidR="00495820">
        <w:rPr>
          <w:sz w:val="26"/>
          <w:szCs w:val="26"/>
        </w:rPr>
        <w:t xml:space="preserve"> </w:t>
      </w:r>
      <w:r w:rsidR="00495820" w:rsidRPr="00495820">
        <w:rPr>
          <w:sz w:val="26"/>
          <w:szCs w:val="26"/>
        </w:rPr>
        <w:t>In addition, a website with a high level of data can help the organization deliver personalised, creative, and value-added components / services to its clients. The more the information presented on a website is beneficial and comprehensive, the greater the likelihood that the website will obtain and retain customers.</w:t>
      </w:r>
      <w:r w:rsidR="00F02E64">
        <w:rPr>
          <w:sz w:val="26"/>
          <w:szCs w:val="26"/>
        </w:rPr>
        <w:t xml:space="preserve"> </w:t>
      </w:r>
      <w:r w:rsidR="00BE52E0" w:rsidRPr="00BE52E0">
        <w:rPr>
          <w:b/>
          <w:bCs/>
          <w:sz w:val="26"/>
          <w:szCs w:val="26"/>
        </w:rPr>
        <w:t>System quality</w:t>
      </w:r>
      <w:r w:rsidR="00BE52E0" w:rsidRPr="00BE52E0">
        <w:rPr>
          <w:sz w:val="26"/>
          <w:szCs w:val="26"/>
        </w:rPr>
        <w:t xml:space="preserve"> is the production quality of an IS that has been assessed with respect to ease of use, usability, accessibility, flexibility, reliability and responsiveness.</w:t>
      </w:r>
      <w:r w:rsidR="00B10140">
        <w:rPr>
          <w:sz w:val="26"/>
          <w:szCs w:val="26"/>
        </w:rPr>
        <w:t xml:space="preserve"> </w:t>
      </w:r>
      <w:r w:rsidR="00B10140" w:rsidRPr="00B10140">
        <w:rPr>
          <w:sz w:val="26"/>
          <w:szCs w:val="26"/>
        </w:rPr>
        <w:t>The quality of the system is thus influenced by factors such as fast page loading, consistent layout and easy, side access. Furthermore, fast, efficient and reliable transfer processes are also very critical for transaction completion.</w:t>
      </w:r>
      <w:r w:rsidR="001775DD">
        <w:rPr>
          <w:sz w:val="26"/>
          <w:szCs w:val="26"/>
        </w:rPr>
        <w:t xml:space="preserve"> </w:t>
      </w:r>
      <w:r w:rsidR="001775DD" w:rsidRPr="001775DD">
        <w:rPr>
          <w:b/>
          <w:bCs/>
          <w:sz w:val="26"/>
          <w:szCs w:val="26"/>
        </w:rPr>
        <w:t>Quality of service</w:t>
      </w:r>
      <w:r w:rsidR="001775DD" w:rsidRPr="001775DD">
        <w:rPr>
          <w:sz w:val="26"/>
          <w:szCs w:val="26"/>
        </w:rPr>
        <w:t xml:space="preserve"> is the total assistance offered by the online service provider, which was calculated in terms of reliability, empathy and tangibility.</w:t>
      </w:r>
      <w:r w:rsidR="00F43C50">
        <w:rPr>
          <w:sz w:val="26"/>
          <w:szCs w:val="26"/>
        </w:rPr>
        <w:t xml:space="preserve"> </w:t>
      </w:r>
      <w:r w:rsidR="00F43C50" w:rsidRPr="00F43C50">
        <w:rPr>
          <w:sz w:val="26"/>
          <w:szCs w:val="26"/>
        </w:rPr>
        <w:t>Quality of service as an important factor for success of the information system. Online companies must also pay attention to the pre- and post-</w:t>
      </w:r>
      <w:r w:rsidR="00F43C50" w:rsidRPr="00F43C50">
        <w:rPr>
          <w:sz w:val="26"/>
          <w:szCs w:val="26"/>
        </w:rPr>
        <w:lastRenderedPageBreak/>
        <w:t>purchase customer interface operations intended to enable both instant transactions and long-term customer interactions, such as making sure no collapse in system, and immediately resolving any customer-related problems</w:t>
      </w:r>
      <w:r w:rsidR="00A52D34">
        <w:rPr>
          <w:sz w:val="26"/>
          <w:szCs w:val="26"/>
        </w:rPr>
        <w:t xml:space="preserve"> </w:t>
      </w:r>
      <w:r w:rsidR="00A52D34">
        <w:rPr>
          <w:sz w:val="26"/>
          <w:szCs w:val="26"/>
        </w:rPr>
        <w:fldChar w:fldCharType="begin"/>
      </w:r>
      <w:r w:rsidR="00A52D34">
        <w:rPr>
          <w:sz w:val="26"/>
          <w:szCs w:val="26"/>
        </w:rPr>
        <w:instrText xml:space="preserve"> ADDIN ZOTERO_ITEM CSL_CITATION {"citationID":"tRkrnQ6J","properties":{"formattedCitation":"(Kuan, Bock and Vathanophas, 2008)","plainCitation":"(Kuan, Bock and Vathanophas, 2008)","noteIndex":0},"citationItems":[{"id":117,"uris":["http://zotero.org/users/local/4ht2L956/items/2BEMAFXT"],"uri":["http://zotero.org/users/local/4ht2L956/items/2BEMAFXT"],"itemData":{"id":117,"type":"article-journal","abstract":"To succeed in the highly competitive e-commerce environment, it is vital to understand the impact of website quality in enhancing customer conversion and retention. Although numerous contingent website attributes have been identified in the extant website quality studies, there is no unified framework to classify these attributes and no comparison done between customer conversion and retention according to the different website quality attributes and their varying impact. This study adopts the model of Information Systems (IS) success by DeLone and McLean to provide a parsimonious and unified view of website quality, and compares the impact of website quality on intention of initial purchase with that on intention of continued purchase. With the proposed framework, we seek to understand how a company can increase customer conversion and/or retention. Our findings demonstrate the strength of our framework in explaining the impact of website quality on intention to purchase on the Web, and that website quality constructs exert different impact on intention of initial purchase and intention of continued purchase. The results suggest that an online company should focus on system quality to increase customer conversion, and on service quality for customer retention.","container-title":"Behaviour &amp; Information Technology","DOI":"10.1080/01449290600801959","ISSN":"0144-929X","issue":"1","note":"publisher: Taylor &amp; Francis\n_eprint: https://doi.org/10.1080/01449290600801959","page":"3-16","source":"Taylor and Francis+NEJM","title":"Comparing the effects of website quality on customer initial purchase and continued purchase at e-commerce websites","volume":"27","author":[{"family":"Kuan","given":"Huei-Huang"},{"family":"Bock","given":"Gee-Woo"},{"family":"Vathanophas","given":"Vichita"}],"issued":{"date-parts":[["2008",1,1]]}}}],"schema":"https://github.com/citation-style-language/schema/raw/master/csl-citation.json"} </w:instrText>
      </w:r>
      <w:r w:rsidR="00A52D34">
        <w:rPr>
          <w:sz w:val="26"/>
          <w:szCs w:val="26"/>
        </w:rPr>
        <w:fldChar w:fldCharType="separate"/>
      </w:r>
      <w:r w:rsidR="00A52D34" w:rsidRPr="00A52D34">
        <w:rPr>
          <w:rFonts w:ascii="Calibri" w:hAnsi="Calibri" w:cs="Calibri"/>
          <w:sz w:val="26"/>
        </w:rPr>
        <w:t>(Kuan, Bock and Vathanophas, 2008)</w:t>
      </w:r>
      <w:r w:rsidR="00A52D34">
        <w:rPr>
          <w:sz w:val="26"/>
          <w:szCs w:val="26"/>
        </w:rPr>
        <w:fldChar w:fldCharType="end"/>
      </w:r>
      <w:r w:rsidR="00F43C50" w:rsidRPr="00F43C50">
        <w:rPr>
          <w:sz w:val="26"/>
          <w:szCs w:val="26"/>
        </w:rPr>
        <w:t>.</w:t>
      </w:r>
    </w:p>
    <w:p w14:paraId="42A4DA32" w14:textId="7E73B2C2" w:rsidR="001160CF" w:rsidRDefault="001160CF" w:rsidP="00017B1D">
      <w:pPr>
        <w:spacing w:line="360" w:lineRule="auto"/>
        <w:ind w:left="-567"/>
        <w:jc w:val="both"/>
        <w:rPr>
          <w:sz w:val="26"/>
          <w:szCs w:val="26"/>
        </w:rPr>
      </w:pPr>
    </w:p>
    <w:p w14:paraId="3B95575A" w14:textId="3324B63B" w:rsidR="00D96AB8" w:rsidRDefault="00D96AB8" w:rsidP="00D96AB8">
      <w:pPr>
        <w:pStyle w:val="Heading1"/>
        <w:numPr>
          <w:ilvl w:val="0"/>
          <w:numId w:val="1"/>
        </w:numPr>
        <w:spacing w:line="360" w:lineRule="auto"/>
        <w:ind w:left="-207"/>
        <w:jc w:val="both"/>
        <w:rPr>
          <w:rFonts w:ascii="Arial" w:hAnsi="Arial" w:cs="Arial"/>
          <w:b/>
          <w:color w:val="0070C0"/>
        </w:rPr>
      </w:pPr>
      <w:bookmarkStart w:id="12" w:name="_Toc47459494"/>
      <w:r>
        <w:rPr>
          <w:rFonts w:ascii="Arial" w:hAnsi="Arial" w:cs="Arial"/>
          <w:b/>
          <w:color w:val="0070C0"/>
        </w:rPr>
        <w:t>Chapter T</w:t>
      </w:r>
      <w:r w:rsidR="00F25AA6">
        <w:rPr>
          <w:rFonts w:ascii="Arial" w:hAnsi="Arial" w:cs="Arial"/>
          <w:b/>
          <w:color w:val="0070C0"/>
        </w:rPr>
        <w:t>hree</w:t>
      </w:r>
      <w:r>
        <w:rPr>
          <w:rFonts w:ascii="Arial" w:hAnsi="Arial" w:cs="Arial"/>
          <w:b/>
          <w:color w:val="0070C0"/>
        </w:rPr>
        <w:t xml:space="preserve">: </w:t>
      </w:r>
      <w:r w:rsidR="00F25AA6">
        <w:rPr>
          <w:rFonts w:ascii="Arial" w:hAnsi="Arial" w:cs="Arial"/>
          <w:b/>
          <w:color w:val="0070C0"/>
        </w:rPr>
        <w:t>Research Methodology</w:t>
      </w:r>
      <w:bookmarkEnd w:id="12"/>
    </w:p>
    <w:p w14:paraId="331128E7" w14:textId="34365D0A" w:rsidR="00AF08DA" w:rsidRDefault="00AF08DA" w:rsidP="00163149">
      <w:pPr>
        <w:pStyle w:val="Heading2"/>
        <w:ind w:left="-624"/>
        <w:rPr>
          <w:color w:val="0070C0"/>
          <w:sz w:val="28"/>
          <w:szCs w:val="28"/>
        </w:rPr>
      </w:pPr>
      <w:bookmarkStart w:id="13" w:name="_Hlk46910774"/>
      <w:bookmarkStart w:id="14" w:name="_Toc47459495"/>
      <w:r>
        <w:rPr>
          <w:color w:val="0070C0"/>
          <w:sz w:val="28"/>
          <w:szCs w:val="28"/>
        </w:rPr>
        <w:t xml:space="preserve">3.1 </w:t>
      </w:r>
      <w:r w:rsidR="00E67DD5">
        <w:rPr>
          <w:color w:val="0070C0"/>
          <w:sz w:val="28"/>
          <w:szCs w:val="28"/>
        </w:rPr>
        <w:t>Qualitative Research &amp; Quantitative Research Methods</w:t>
      </w:r>
      <w:bookmarkEnd w:id="14"/>
    </w:p>
    <w:bookmarkEnd w:id="13"/>
    <w:p w14:paraId="226FB8CC" w14:textId="77777777" w:rsidR="00AF08DA" w:rsidRPr="00AF08DA" w:rsidRDefault="00AF08DA" w:rsidP="00AF08DA"/>
    <w:p w14:paraId="379DCB84" w14:textId="16FF7637" w:rsidR="00D96AB8" w:rsidRDefault="00CF3760" w:rsidP="003877FC">
      <w:pPr>
        <w:spacing w:line="360" w:lineRule="auto"/>
        <w:ind w:left="-567"/>
        <w:jc w:val="both"/>
        <w:rPr>
          <w:sz w:val="26"/>
          <w:szCs w:val="26"/>
        </w:rPr>
      </w:pPr>
      <w:r w:rsidRPr="00CF3760">
        <w:rPr>
          <w:sz w:val="26"/>
          <w:szCs w:val="26"/>
        </w:rPr>
        <w:t>The aim of this investigation is to explore the answers to investigative questions. There are two qualitative, and quantitative types of methodology.</w:t>
      </w:r>
      <w:r w:rsidR="0021782E">
        <w:rPr>
          <w:sz w:val="26"/>
          <w:szCs w:val="26"/>
        </w:rPr>
        <w:t xml:space="preserve"> </w:t>
      </w:r>
      <w:r w:rsidR="00CF65FB">
        <w:rPr>
          <w:sz w:val="26"/>
          <w:szCs w:val="26"/>
        </w:rPr>
        <w:t xml:space="preserve">According to </w:t>
      </w:r>
      <w:r w:rsidR="00125297">
        <w:rPr>
          <w:sz w:val="26"/>
          <w:szCs w:val="26"/>
        </w:rPr>
        <w:fldChar w:fldCharType="begin"/>
      </w:r>
      <w:r w:rsidR="00125297">
        <w:rPr>
          <w:sz w:val="26"/>
          <w:szCs w:val="26"/>
        </w:rPr>
        <w:instrText xml:space="preserve"> ADDIN ZOTERO_ITEM CSL_CITATION {"citationID":"HNLowqsb","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125297">
        <w:rPr>
          <w:sz w:val="26"/>
          <w:szCs w:val="26"/>
        </w:rPr>
        <w:fldChar w:fldCharType="separate"/>
      </w:r>
      <w:r w:rsidR="00125297" w:rsidRPr="00125297">
        <w:rPr>
          <w:rFonts w:ascii="Calibri" w:hAnsi="Calibri" w:cs="Calibri"/>
          <w:sz w:val="26"/>
        </w:rPr>
        <w:t>(Kothari, 1990)</w:t>
      </w:r>
      <w:r w:rsidR="00125297">
        <w:rPr>
          <w:sz w:val="26"/>
          <w:szCs w:val="26"/>
        </w:rPr>
        <w:fldChar w:fldCharType="end"/>
      </w:r>
      <w:r w:rsidR="00125297">
        <w:rPr>
          <w:sz w:val="26"/>
          <w:szCs w:val="26"/>
        </w:rPr>
        <w:t xml:space="preserve"> </w:t>
      </w:r>
      <w:r w:rsidR="00CF65FB" w:rsidRPr="00CF65FB">
        <w:rPr>
          <w:sz w:val="26"/>
          <w:szCs w:val="26"/>
        </w:rPr>
        <w:t>Popular usage work refers to a knowledge search. Once again study can be characterised as a detailed and systematic search for relevant knowledge on a particular subject.</w:t>
      </w:r>
      <w:r w:rsidR="004262F2">
        <w:rPr>
          <w:sz w:val="26"/>
          <w:szCs w:val="26"/>
        </w:rPr>
        <w:t xml:space="preserve"> Research</w:t>
      </w:r>
      <w:r w:rsidR="004262F2" w:rsidRPr="004262F2">
        <w:rPr>
          <w:sz w:val="26"/>
          <w:szCs w:val="26"/>
        </w:rPr>
        <w:t xml:space="preserve"> is a scholarly practise and the concept must be used in a scientific context as such. Work involves identifying and reinventing concerns, developing theories or possible solutions, gathering, organising and analysing data, making assumptions and drawing conclusions, and eventually carefully checking the assumptions to decide if they match in with the study</w:t>
      </w:r>
      <w:r w:rsidR="003877FC">
        <w:rPr>
          <w:sz w:val="26"/>
          <w:szCs w:val="26"/>
        </w:rPr>
        <w:t xml:space="preserve"> t</w:t>
      </w:r>
      <w:r w:rsidR="004262F2" w:rsidRPr="004262F2">
        <w:rPr>
          <w:sz w:val="26"/>
          <w:szCs w:val="26"/>
        </w:rPr>
        <w:t>o formulate hypothesis.</w:t>
      </w:r>
    </w:p>
    <w:p w14:paraId="66106C7F" w14:textId="77C72D5E" w:rsidR="00F67FA1" w:rsidRDefault="007614DF" w:rsidP="00BC0F39">
      <w:pPr>
        <w:spacing w:line="360" w:lineRule="auto"/>
        <w:ind w:left="-567"/>
        <w:jc w:val="both"/>
        <w:rPr>
          <w:sz w:val="26"/>
          <w:szCs w:val="26"/>
        </w:rPr>
      </w:pPr>
      <w:r w:rsidRPr="007614DF">
        <w:rPr>
          <w:sz w:val="26"/>
          <w:szCs w:val="26"/>
        </w:rPr>
        <w:t>The methodology to be decided relies on the study problem complexity</w:t>
      </w:r>
      <w:r w:rsidR="00216B4C">
        <w:rPr>
          <w:sz w:val="26"/>
          <w:szCs w:val="26"/>
        </w:rPr>
        <w:t xml:space="preserve"> </w:t>
      </w:r>
      <w:r w:rsidR="00216B4C">
        <w:rPr>
          <w:sz w:val="26"/>
          <w:szCs w:val="26"/>
        </w:rPr>
        <w:fldChar w:fldCharType="begin"/>
      </w:r>
      <w:r w:rsidR="00216B4C">
        <w:rPr>
          <w:sz w:val="26"/>
          <w:szCs w:val="26"/>
        </w:rPr>
        <w:instrText xml:space="preserve"> ADDIN ZOTERO_ITEM CSL_CITATION {"citationID":"rRa7LvfM","properties":{"formattedCitation":"(Mackey and Gass, 2015)","plainCitation":"(Mackey and Gass, 2015)","noteIndex":0},"citationItems":[{"id":121,"uris":["http://zotero.org/users/local/4ht2L956/items/W39625W5"],"uri":["http://zotero.org/users/local/4ht2L956/items/W39625W5"],"itemData":{"id":121,"type":"book","abstract":"In this second edition of the best-selling Second Language Research, Alison Mackey and Sue Gass continue to guide students step-by-step through conducting the second language research process with a clear and comprehensive overview of the core issues in second language research. Supported by a wealth of data examples from actual studies, the book examines questions of what is meant by research and what defines good research questions, covering such topics as basic research principles and data collection methods, designing a quantitative research study, and concluding and reporting research findings. The second edition includes a new chapter on mixed-methods, new \"time to think\" and \"time to do\" text boxes throughout, and updates to reflect the latest research and literature. Supplementary materials, including an extensive glossary and appendices of forms and documents that students can use in conducting their own studies, serve as useful reference tools, with suggestions on how to get research published reemphasizing the book’s practical how-to approach. Second Language Research, Second Edition is the ideal resource for understanding the second language research process for graduate students in Second Language Acquisition and Applied Linguistics.","ISBN":"978-1-317-61265-0","language":"en","number-of-pages":"453","publisher":"Routledge","source":"Google Books","title":"Second Language Research: Methodology and Design","title-short":"Second Language Research","author":[{"family":"Mackey","given":"Alison"},{"family":"Gass","given":"Susan M."}],"issued":{"date-parts":[["2015",7,24]]}}}],"schema":"https://github.com/citation-style-language/schema/raw/master/csl-citation.json"} </w:instrText>
      </w:r>
      <w:r w:rsidR="00216B4C">
        <w:rPr>
          <w:sz w:val="26"/>
          <w:szCs w:val="26"/>
        </w:rPr>
        <w:fldChar w:fldCharType="separate"/>
      </w:r>
      <w:r w:rsidR="00216B4C" w:rsidRPr="00216B4C">
        <w:rPr>
          <w:rFonts w:ascii="Calibri" w:hAnsi="Calibri" w:cs="Calibri"/>
          <w:sz w:val="26"/>
        </w:rPr>
        <w:t>(Mackey and Gass, 2015)</w:t>
      </w:r>
      <w:r w:rsidR="00216B4C">
        <w:rPr>
          <w:sz w:val="26"/>
          <w:szCs w:val="26"/>
        </w:rPr>
        <w:fldChar w:fldCharType="end"/>
      </w:r>
      <w:r w:rsidRPr="007614DF">
        <w:rPr>
          <w:sz w:val="26"/>
          <w:szCs w:val="26"/>
        </w:rPr>
        <w:t xml:space="preserve">. The quantitative analysis is based on size or quantity measurements. Whereas Qualitative research is concerned with the amount of work done. </w:t>
      </w:r>
      <w:r w:rsidRPr="002E0166">
        <w:rPr>
          <w:sz w:val="26"/>
          <w:szCs w:val="26"/>
        </w:rPr>
        <w:t>The methodology below will be addressed using the methods of qualitative &amp; quantitative analysis that include</w:t>
      </w:r>
      <w:r w:rsidR="000B4A88" w:rsidRPr="002E0166">
        <w:rPr>
          <w:sz w:val="26"/>
          <w:szCs w:val="26"/>
        </w:rPr>
        <w:t xml:space="preserve"> Surveys</w:t>
      </w:r>
      <w:r w:rsidR="00FB5454">
        <w:rPr>
          <w:sz w:val="26"/>
          <w:szCs w:val="26"/>
        </w:rPr>
        <w:t xml:space="preserve"> and </w:t>
      </w:r>
      <w:r w:rsidR="000B4A88" w:rsidRPr="002E0166">
        <w:rPr>
          <w:sz w:val="26"/>
          <w:szCs w:val="26"/>
        </w:rPr>
        <w:t>Questionnaires, Telephone Interviews</w:t>
      </w:r>
      <w:r w:rsidR="00CB5C99">
        <w:rPr>
          <w:sz w:val="26"/>
          <w:szCs w:val="26"/>
        </w:rPr>
        <w:t>, User Interviews</w:t>
      </w:r>
      <w:r w:rsidR="000B4A88" w:rsidRPr="002E0166">
        <w:rPr>
          <w:sz w:val="26"/>
          <w:szCs w:val="26"/>
        </w:rPr>
        <w:t xml:space="preserve"> and Face To Face Interviews</w:t>
      </w:r>
      <w:r w:rsidR="00555E1B" w:rsidRPr="002E0166">
        <w:rPr>
          <w:sz w:val="26"/>
          <w:szCs w:val="26"/>
        </w:rPr>
        <w:t xml:space="preserve"> </w:t>
      </w:r>
      <w:r w:rsidR="00555E1B">
        <w:rPr>
          <w:color w:val="FF0000"/>
          <w:sz w:val="26"/>
          <w:szCs w:val="26"/>
        </w:rPr>
        <w:fldChar w:fldCharType="begin"/>
      </w:r>
      <w:r w:rsidR="00555E1B">
        <w:rPr>
          <w:color w:val="FF0000"/>
          <w:sz w:val="26"/>
          <w:szCs w:val="26"/>
        </w:rPr>
        <w:instrText xml:space="preserve"> ADDIN ZOTERO_ITEM CSL_CITATION {"citationID":"K6xMnTPw","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555E1B">
        <w:rPr>
          <w:color w:val="FF0000"/>
          <w:sz w:val="26"/>
          <w:szCs w:val="26"/>
        </w:rPr>
        <w:fldChar w:fldCharType="separate"/>
      </w:r>
      <w:r w:rsidR="00555E1B" w:rsidRPr="00555E1B">
        <w:rPr>
          <w:rFonts w:ascii="Calibri" w:hAnsi="Calibri" w:cs="Calibri"/>
          <w:sz w:val="26"/>
        </w:rPr>
        <w:t>(Kothari, 1990)</w:t>
      </w:r>
      <w:r w:rsidR="00555E1B">
        <w:rPr>
          <w:color w:val="FF0000"/>
          <w:sz w:val="26"/>
          <w:szCs w:val="26"/>
        </w:rPr>
        <w:fldChar w:fldCharType="end"/>
      </w:r>
      <w:r w:rsidRPr="00C569B4">
        <w:rPr>
          <w:color w:val="FF0000"/>
          <w:sz w:val="26"/>
          <w:szCs w:val="26"/>
        </w:rPr>
        <w:t>.</w:t>
      </w:r>
      <w:r w:rsidR="009C5A3A">
        <w:rPr>
          <w:color w:val="FF0000"/>
          <w:sz w:val="26"/>
          <w:szCs w:val="26"/>
        </w:rPr>
        <w:t xml:space="preserve"> </w:t>
      </w:r>
      <w:r w:rsidR="00D241EE">
        <w:rPr>
          <w:color w:val="FF0000"/>
          <w:sz w:val="26"/>
          <w:szCs w:val="26"/>
        </w:rPr>
        <w:t xml:space="preserve"> </w:t>
      </w:r>
      <w:r w:rsidR="00BC0F39" w:rsidRPr="00BC0F39">
        <w:rPr>
          <w:sz w:val="26"/>
          <w:szCs w:val="26"/>
        </w:rPr>
        <w:t>Quantitative work is focused upon quantity calculation or quantity. This refers to occurrences which can be represented quantitatively</w:t>
      </w:r>
      <w:r w:rsidR="00C6187F">
        <w:rPr>
          <w:sz w:val="26"/>
          <w:szCs w:val="26"/>
        </w:rPr>
        <w:t xml:space="preserve">. </w:t>
      </w:r>
      <w:r w:rsidR="00C53EF3">
        <w:rPr>
          <w:sz w:val="26"/>
          <w:szCs w:val="26"/>
        </w:rPr>
        <w:t>And the</w:t>
      </w:r>
      <w:r w:rsidR="003B64A7" w:rsidRPr="003B64A7">
        <w:rPr>
          <w:sz w:val="26"/>
          <w:szCs w:val="26"/>
        </w:rPr>
        <w:t>, qualitative research concerns a qualitative process, i.e. phenomena linked to, or including, consistency or type. Of example, when we are engaged in studying the motives of human actions (i.e. why people think or do such things), we often speak about 'Motivation Analysis,' an essential form of qualitative study</w:t>
      </w:r>
      <w:r w:rsidR="00E946E7">
        <w:rPr>
          <w:sz w:val="26"/>
          <w:szCs w:val="26"/>
        </w:rPr>
        <w:t xml:space="preserve"> </w:t>
      </w:r>
      <w:r w:rsidR="00E946E7">
        <w:rPr>
          <w:sz w:val="26"/>
          <w:szCs w:val="26"/>
        </w:rPr>
        <w:fldChar w:fldCharType="begin"/>
      </w:r>
      <w:r w:rsidR="00E946E7">
        <w:rPr>
          <w:sz w:val="26"/>
          <w:szCs w:val="26"/>
        </w:rPr>
        <w:instrText xml:space="preserve"> ADDIN ZOTERO_ITEM CSL_CITATION {"citationID":"OEEKCJFT","properties":{"formattedCitation":"(Groves et al., 2011)","plainCitation":"(Groves et al., 2011)","noteIndex":0},"citationItems":[{"id":123,"uris":["http://zotero.org/users/local/4ht2L956/items/45WPPKU7"],"uri":["http://zotero.org/users/local/4ht2L956/items/45WPPKU7"],"itemData":{"id":123,"type":"book","abstract":"Praise for the First Edition: \"The book makes a valuable contribution by synthesizing current research and identifying areas for future investigation for each aspect of the survey process.\" —Journal of the American Statistical Association \"Overall, the high quality of the text material is matched by the quality of writing . . .\" —Public Opinion Quarterly \". . . it should find an audience everywhere surveys are being conducted.\" —Technometrics This new edition of Survey Methodology continues to provide a state-of-the-science presentation of essential survey methodology topics and techniques. The volume's six world-renowned authors have updated this Second Edition to present newly emerging approaches to survey research and provide more comprehensive coverage of the major considerations in designing and conducting a sample survey. Key topics in survey methodology are clearly explained in the book's chapters, with coverage including sampling frame evaluation, sample design, development of questionnaires, evaluation of questions, alternative modes of data collection, interviewing, nonresponse, post-collection processing of survey data, and practices for maintaining scientific integrity. Acknowledging the growing advances in research and technology, the Second Edition features:  Updated explanations of sampling frame issues for mobile telephone and web surveys  New scientific insight on the relationship between nonresponse rates and nonresponse errors   Restructured discussion of ethical issues in survey research, emphasizing the growing research results on privacy, informed consent, and confidentiality issues   The latest research findings on effective questionnaire development techniques   The addition of 50% more exercises at the end of each chapter, illustrating basic principles of survey design   An expanded FAQ chapter that addresses the concerns that accompany newly established methods   Providing valuable and informative perspectives on the most modern methods in the field, Survey Methodology, Second Edition is an ideal book for survey research courses at the upper-undergraduate and graduate levels. It is also an indispensable reference for practicing survey methodologists and any professional who employs survey research methods.","ISBN":"978-1-118-21134-2","language":"en","note":"Google-Books-ID: ctow8zWdyFgC","number-of-pages":"487","publisher":"John Wiley &amp; Sons","source":"Google Books","title":"Survey Methodology","author":[{"family":"Groves","given":"Robert M."},{"family":"Jr","given":"Floyd J. Fowler"},{"family":"Couper","given":"Mick P."},{"family":"Lepkowski","given":"James M."},{"family":"Singer","given":"Eleanor"},{"family":"Tourangeau","given":"Roger"}],"issued":{"date-parts":[["2011",9,20]]}}}],"schema":"https://github.com/citation-style-language/schema/raw/master/csl-citation.json"} </w:instrText>
      </w:r>
      <w:r w:rsidR="00E946E7">
        <w:rPr>
          <w:sz w:val="26"/>
          <w:szCs w:val="26"/>
        </w:rPr>
        <w:fldChar w:fldCharType="separate"/>
      </w:r>
      <w:r w:rsidR="00E946E7" w:rsidRPr="00E946E7">
        <w:rPr>
          <w:rFonts w:ascii="Calibri" w:hAnsi="Calibri" w:cs="Calibri"/>
          <w:sz w:val="26"/>
        </w:rPr>
        <w:t>(Groves et al., 2011)</w:t>
      </w:r>
      <w:r w:rsidR="00E946E7">
        <w:rPr>
          <w:sz w:val="26"/>
          <w:szCs w:val="26"/>
        </w:rPr>
        <w:fldChar w:fldCharType="end"/>
      </w:r>
      <w:r w:rsidR="003B64A7" w:rsidRPr="003B64A7">
        <w:rPr>
          <w:sz w:val="26"/>
          <w:szCs w:val="26"/>
        </w:rPr>
        <w:t>.</w:t>
      </w:r>
      <w:r w:rsidR="008F5D43">
        <w:rPr>
          <w:sz w:val="26"/>
          <w:szCs w:val="26"/>
        </w:rPr>
        <w:t xml:space="preserve"> </w:t>
      </w:r>
      <w:r w:rsidR="008F5D43" w:rsidRPr="008F5D43">
        <w:rPr>
          <w:sz w:val="26"/>
          <w:szCs w:val="26"/>
        </w:rPr>
        <w:t xml:space="preserve">This method of study is aimed at </w:t>
      </w:r>
      <w:r w:rsidR="008F5D43" w:rsidRPr="008F5D43">
        <w:rPr>
          <w:sz w:val="26"/>
          <w:szCs w:val="26"/>
        </w:rPr>
        <w:lastRenderedPageBreak/>
        <w:t>exploring the underlying motivations and interests, utilising the objective of in-depth interviews. Some such testing strategies include word recognition tests, discourse completion tests, storey completion tests, and many other projective techniques.</w:t>
      </w:r>
      <w:r w:rsidR="004E642B">
        <w:rPr>
          <w:sz w:val="26"/>
          <w:szCs w:val="26"/>
        </w:rPr>
        <w:t xml:space="preserve"> </w:t>
      </w:r>
      <w:r w:rsidR="00AF7E39" w:rsidRPr="00AF7E39">
        <w:rPr>
          <w:sz w:val="26"/>
          <w:szCs w:val="26"/>
        </w:rPr>
        <w:t>Applying qualitative research to the application of Research Methodology is a fairly complicated process and thus one should receive advice from experimental psychologists when doing such work</w:t>
      </w:r>
      <w:r w:rsidR="00260DE0">
        <w:rPr>
          <w:sz w:val="26"/>
          <w:szCs w:val="26"/>
        </w:rPr>
        <w:t xml:space="preserve"> </w:t>
      </w:r>
      <w:r w:rsidR="00260DE0">
        <w:rPr>
          <w:sz w:val="26"/>
          <w:szCs w:val="26"/>
        </w:rPr>
        <w:fldChar w:fldCharType="begin"/>
      </w:r>
      <w:r w:rsidR="00260DE0">
        <w:rPr>
          <w:sz w:val="26"/>
          <w:szCs w:val="26"/>
        </w:rPr>
        <w:instrText xml:space="preserve"> ADDIN ZOTERO_ITEM CSL_CITATION {"citationID":"dQUfIYGg","properties":{"formattedCitation":"(McKeown and Thomas, 2013)","plainCitation":"(McKeown and Thomas, 2013)","noteIndex":0},"citationItems":[{"id":125,"uris":["http://zotero.org/users/local/4ht2L956/items/3UH59XWJ"],"uri":["http://zotero.org/users/local/4ht2L956/items/3UH59XWJ"],"itemData":{"id":125,"type":"book","abstract":"Direct, well-organized, and easy to follow, Q Methodology, Second Edition, by Bruce McKeown and Dan B. Thomas, reviews the philosophical foundations of subjective communicability (concourse theory), operant subjectivity, and quantum-theoretical aspects of Q as relevant to the social and behavioral sciences. The authors discuss data-gathering techniques (communication concourses, Q samples, and Q sorting), statistical techniques (correlation and factor analysis and the important calculation of factor scores), and strategies for conducting small person-sample research along Q methodological lines.","ISBN":"978-1-4833-1188-3","language":"en","note":"Google-Books-ID: xzl1AwAAQBAJ","number-of-pages":"121","publisher":"SAGE Publications","source":"Google Books","title":"Q Methodology","author":[{"family":"McKeown","given":"Bruce"},{"family":"Thomas","given":"Dan B."}],"issued":{"date-parts":[["2013",6,11]]}}}],"schema":"https://github.com/citation-style-language/schema/raw/master/csl-citation.json"} </w:instrText>
      </w:r>
      <w:r w:rsidR="00260DE0">
        <w:rPr>
          <w:sz w:val="26"/>
          <w:szCs w:val="26"/>
        </w:rPr>
        <w:fldChar w:fldCharType="separate"/>
      </w:r>
      <w:r w:rsidR="00260DE0" w:rsidRPr="00260DE0">
        <w:rPr>
          <w:rFonts w:ascii="Calibri" w:hAnsi="Calibri" w:cs="Calibri"/>
          <w:sz w:val="26"/>
        </w:rPr>
        <w:t>(McKeown and Thomas, 2013)</w:t>
      </w:r>
      <w:r w:rsidR="00260DE0">
        <w:rPr>
          <w:sz w:val="26"/>
          <w:szCs w:val="26"/>
        </w:rPr>
        <w:fldChar w:fldCharType="end"/>
      </w:r>
      <w:r w:rsidR="00AF7E39" w:rsidRPr="00AF7E39">
        <w:rPr>
          <w:sz w:val="26"/>
          <w:szCs w:val="26"/>
        </w:rPr>
        <w:t>.</w:t>
      </w:r>
    </w:p>
    <w:p w14:paraId="7DFC1CEA" w14:textId="77777777" w:rsidR="00CC3037" w:rsidRDefault="00CC3037" w:rsidP="00BC0F39">
      <w:pPr>
        <w:spacing w:line="360" w:lineRule="auto"/>
        <w:ind w:left="-567"/>
        <w:jc w:val="both"/>
        <w:rPr>
          <w:sz w:val="26"/>
          <w:szCs w:val="26"/>
        </w:rPr>
      </w:pPr>
    </w:p>
    <w:p w14:paraId="7E80BED1" w14:textId="1456E819" w:rsidR="00CC3037" w:rsidRDefault="00512F6A" w:rsidP="00CC3037">
      <w:pPr>
        <w:pStyle w:val="Heading2"/>
        <w:numPr>
          <w:ilvl w:val="1"/>
          <w:numId w:val="8"/>
        </w:numPr>
        <w:rPr>
          <w:color w:val="0070C0"/>
          <w:sz w:val="28"/>
          <w:szCs w:val="28"/>
        </w:rPr>
      </w:pPr>
      <w:bookmarkStart w:id="15" w:name="_Toc47459496"/>
      <w:r>
        <w:rPr>
          <w:color w:val="0070C0"/>
          <w:sz w:val="28"/>
          <w:szCs w:val="28"/>
        </w:rPr>
        <w:t>Data Generation Methods</w:t>
      </w:r>
      <w:bookmarkEnd w:id="15"/>
    </w:p>
    <w:p w14:paraId="4D0D3B66" w14:textId="77777777" w:rsidR="00CA36F3" w:rsidRPr="00CA36F3" w:rsidRDefault="00CA36F3" w:rsidP="00CA36F3"/>
    <w:p w14:paraId="4DE4B72F" w14:textId="50BDB7D1" w:rsidR="00CC3037" w:rsidRDefault="00CC3037" w:rsidP="00CC3037">
      <w:pPr>
        <w:pStyle w:val="Heading3"/>
        <w:spacing w:line="360" w:lineRule="auto"/>
        <w:ind w:left="-624"/>
        <w:jc w:val="both"/>
        <w:rPr>
          <w:rFonts w:cstheme="majorHAnsi"/>
          <w:color w:val="0070C0"/>
          <w:sz w:val="28"/>
          <w:szCs w:val="28"/>
        </w:rPr>
      </w:pPr>
      <w:bookmarkStart w:id="16" w:name="_Toc39774320"/>
      <w:bookmarkStart w:id="17" w:name="_Toc419465279"/>
      <w:bookmarkStart w:id="18" w:name="_Toc47459497"/>
      <w:r>
        <w:rPr>
          <w:rFonts w:cstheme="majorHAnsi"/>
          <w:color w:val="0070C0"/>
          <w:sz w:val="28"/>
          <w:szCs w:val="28"/>
        </w:rPr>
        <w:t xml:space="preserve">3.2.1 </w:t>
      </w:r>
      <w:r w:rsidRPr="00CC3037">
        <w:rPr>
          <w:rFonts w:cstheme="majorHAnsi"/>
          <w:color w:val="0070C0"/>
          <w:sz w:val="28"/>
          <w:szCs w:val="28"/>
        </w:rPr>
        <w:t>Interview</w:t>
      </w:r>
      <w:bookmarkEnd w:id="16"/>
      <w:bookmarkEnd w:id="17"/>
      <w:r w:rsidR="00820800">
        <w:rPr>
          <w:rFonts w:cstheme="majorHAnsi"/>
          <w:color w:val="0070C0"/>
          <w:sz w:val="28"/>
          <w:szCs w:val="28"/>
        </w:rPr>
        <w:t>’s</w:t>
      </w:r>
      <w:bookmarkEnd w:id="18"/>
    </w:p>
    <w:p w14:paraId="33C5EF46" w14:textId="574ABCAD" w:rsidR="00CC3037" w:rsidRDefault="00820800" w:rsidP="00227319">
      <w:pPr>
        <w:spacing w:line="360" w:lineRule="auto"/>
        <w:ind w:left="-624"/>
        <w:jc w:val="both"/>
        <w:rPr>
          <w:sz w:val="26"/>
          <w:szCs w:val="26"/>
        </w:rPr>
      </w:pPr>
      <w:r w:rsidRPr="00227319">
        <w:rPr>
          <w:sz w:val="26"/>
          <w:szCs w:val="26"/>
        </w:rPr>
        <w:t xml:space="preserve">The interview is among the techniques being used commonly to obtain qualitative data. </w:t>
      </w:r>
      <w:r w:rsidR="00227319" w:rsidRPr="00227319">
        <w:rPr>
          <w:sz w:val="26"/>
          <w:szCs w:val="26"/>
        </w:rPr>
        <w:t>In this work interview approach is chosen to better explain how and what people think of getting a website. Through setting up the user interview process, in contrast with the Questionnaire approach, the subject can be elaborated more deeply on.</w:t>
      </w:r>
      <w:r w:rsidR="007B7C69">
        <w:rPr>
          <w:sz w:val="26"/>
          <w:szCs w:val="26"/>
        </w:rPr>
        <w:t xml:space="preserve"> </w:t>
      </w:r>
      <w:r w:rsidR="007B7C69" w:rsidRPr="007B7C69">
        <w:rPr>
          <w:sz w:val="26"/>
          <w:szCs w:val="26"/>
        </w:rPr>
        <w:t>Interview questions are usually querying that are clean-ended to obtain in-depth awareness of subjects than other methodologies. When correct information is gathered, this benefits the investigator too. Additionally, the researcher may ask some questions as per the responses of the respondents to clarify their viewpoints in detail. Interviews provide the opportunity for the public to share their perspectives.</w:t>
      </w:r>
    </w:p>
    <w:p w14:paraId="693527BD" w14:textId="323188D9" w:rsidR="004B6607" w:rsidRDefault="004B6607" w:rsidP="00227319">
      <w:pPr>
        <w:spacing w:line="360" w:lineRule="auto"/>
        <w:ind w:left="-624"/>
        <w:jc w:val="both"/>
        <w:rPr>
          <w:sz w:val="26"/>
          <w:szCs w:val="26"/>
        </w:rPr>
      </w:pPr>
      <w:r w:rsidRPr="004B6607">
        <w:rPr>
          <w:sz w:val="26"/>
          <w:szCs w:val="26"/>
        </w:rPr>
        <w:t xml:space="preserve">While the interview process is intended to be a little lengthy, it is the best way to obtain quite enough accurate knowledge about the research subject as possible. Telephone, internet, and face-to - face interviews </w:t>
      </w:r>
      <w:r>
        <w:rPr>
          <w:sz w:val="26"/>
          <w:szCs w:val="26"/>
        </w:rPr>
        <w:t xml:space="preserve">are also the methods which </w:t>
      </w:r>
      <w:r w:rsidRPr="004B6607">
        <w:rPr>
          <w:sz w:val="26"/>
          <w:szCs w:val="26"/>
        </w:rPr>
        <w:t>may take place.</w:t>
      </w:r>
      <w:r w:rsidR="00DD56E1">
        <w:rPr>
          <w:sz w:val="26"/>
          <w:szCs w:val="26"/>
        </w:rPr>
        <w:t xml:space="preserve"> For </w:t>
      </w:r>
      <w:r w:rsidR="00765333">
        <w:rPr>
          <w:sz w:val="26"/>
          <w:szCs w:val="26"/>
        </w:rPr>
        <w:t>example,</w:t>
      </w:r>
      <w:r w:rsidR="00DD56E1">
        <w:rPr>
          <w:sz w:val="26"/>
          <w:szCs w:val="26"/>
        </w:rPr>
        <w:t xml:space="preserve"> </w:t>
      </w:r>
      <w:r w:rsidR="009C7855">
        <w:rPr>
          <w:sz w:val="26"/>
          <w:szCs w:val="26"/>
        </w:rPr>
        <w:t>an investigator can make an arrangement to setup an interview, also a voice call can be made for interview and the best case can be by making video calls for the interview process.</w:t>
      </w:r>
    </w:p>
    <w:p w14:paraId="71D951C2" w14:textId="7142A674" w:rsidR="00765333" w:rsidRDefault="000865EC" w:rsidP="00227319">
      <w:pPr>
        <w:spacing w:line="360" w:lineRule="auto"/>
        <w:ind w:left="-624"/>
        <w:jc w:val="both"/>
        <w:rPr>
          <w:sz w:val="26"/>
          <w:szCs w:val="26"/>
        </w:rPr>
      </w:pPr>
      <w:r w:rsidRPr="000865EC">
        <w:rPr>
          <w:b/>
          <w:bCs/>
          <w:sz w:val="26"/>
          <w:szCs w:val="26"/>
        </w:rPr>
        <w:t>Telephone Interview:</w:t>
      </w:r>
      <w:r>
        <w:rPr>
          <w:sz w:val="26"/>
          <w:szCs w:val="26"/>
        </w:rPr>
        <w:t xml:space="preserve"> </w:t>
      </w:r>
      <w:r w:rsidRPr="000865EC">
        <w:rPr>
          <w:sz w:val="26"/>
          <w:szCs w:val="26"/>
        </w:rPr>
        <w:t>Confrontation with stakeholders is not always feasible and this is where telephone interviews can be particularly useful. These also help us to quickly and efficiently create the qualitative data.</w:t>
      </w:r>
      <w:r w:rsidR="00636B42">
        <w:rPr>
          <w:sz w:val="26"/>
          <w:szCs w:val="26"/>
        </w:rPr>
        <w:t xml:space="preserve"> </w:t>
      </w:r>
      <w:r w:rsidR="009C70F9" w:rsidRPr="009C70F9">
        <w:rPr>
          <w:sz w:val="26"/>
          <w:szCs w:val="26"/>
        </w:rPr>
        <w:t xml:space="preserve">User habits, desires and thoughts can really be digged </w:t>
      </w:r>
      <w:r w:rsidR="009C70F9" w:rsidRPr="009C70F9">
        <w:rPr>
          <w:sz w:val="26"/>
          <w:szCs w:val="26"/>
        </w:rPr>
        <w:lastRenderedPageBreak/>
        <w:t>over the telephone, so it's always useful to find out what actually bothers people when they interact with an agency or website, telling us something to avoid.</w:t>
      </w:r>
      <w:r w:rsidR="008D2BDF">
        <w:rPr>
          <w:sz w:val="26"/>
          <w:szCs w:val="26"/>
        </w:rPr>
        <w:t xml:space="preserve"> </w:t>
      </w:r>
    </w:p>
    <w:p w14:paraId="24F89C57" w14:textId="717C3708" w:rsidR="0033501B" w:rsidRDefault="0033501B" w:rsidP="00227319">
      <w:pPr>
        <w:spacing w:line="360" w:lineRule="auto"/>
        <w:ind w:left="-624"/>
        <w:jc w:val="both"/>
        <w:rPr>
          <w:sz w:val="26"/>
          <w:szCs w:val="26"/>
        </w:rPr>
      </w:pPr>
      <w:r w:rsidRPr="0033501B">
        <w:rPr>
          <w:b/>
          <w:bCs/>
          <w:sz w:val="26"/>
          <w:szCs w:val="26"/>
        </w:rPr>
        <w:t>Face-To-Face Interview:</w:t>
      </w:r>
      <w:r>
        <w:rPr>
          <w:b/>
          <w:bCs/>
          <w:sz w:val="26"/>
          <w:szCs w:val="26"/>
        </w:rPr>
        <w:t xml:space="preserve"> </w:t>
      </w:r>
      <w:r w:rsidR="00736B75" w:rsidRPr="00736B75">
        <w:rPr>
          <w:sz w:val="26"/>
          <w:szCs w:val="26"/>
        </w:rPr>
        <w:t>This can provide the additional advantage of seeing the emotions of the interviewees as they clarify, providing more insight on emotional reactions and motives.</w:t>
      </w:r>
      <w:r w:rsidR="00556597">
        <w:rPr>
          <w:sz w:val="26"/>
          <w:szCs w:val="26"/>
        </w:rPr>
        <w:t xml:space="preserve"> </w:t>
      </w:r>
      <w:r w:rsidR="00556597" w:rsidRPr="00556597">
        <w:rPr>
          <w:sz w:val="26"/>
          <w:szCs w:val="26"/>
        </w:rPr>
        <w:t xml:space="preserve">Interviews face-to - face can be performed in user's residences, workshop environments, focus groups and even on the avenue. </w:t>
      </w:r>
      <w:r w:rsidR="00AE048C" w:rsidRPr="00556597">
        <w:rPr>
          <w:sz w:val="26"/>
          <w:szCs w:val="26"/>
        </w:rPr>
        <w:t>Often,</w:t>
      </w:r>
      <w:r w:rsidR="00556597" w:rsidRPr="00556597">
        <w:rPr>
          <w:sz w:val="26"/>
          <w:szCs w:val="26"/>
        </w:rPr>
        <w:t xml:space="preserve"> we can combine interviews with user research, as it encourages users to ask for tasks to be completed, see how they proceed and then question them about their impressions afterwards, which contributes to a deeper assessment process.</w:t>
      </w:r>
      <w:r w:rsidR="00470AAB">
        <w:rPr>
          <w:sz w:val="26"/>
          <w:szCs w:val="26"/>
        </w:rPr>
        <w:t xml:space="preserve"> </w:t>
      </w:r>
    </w:p>
    <w:p w14:paraId="0A4FE9C4" w14:textId="77777777" w:rsidR="00AE048C" w:rsidRDefault="00AE048C" w:rsidP="00227319">
      <w:pPr>
        <w:spacing w:line="360" w:lineRule="auto"/>
        <w:ind w:left="-624"/>
        <w:jc w:val="both"/>
        <w:rPr>
          <w:sz w:val="26"/>
          <w:szCs w:val="26"/>
        </w:rPr>
      </w:pPr>
    </w:p>
    <w:p w14:paraId="37F0B832" w14:textId="7A14D0AE" w:rsidR="00470AAB" w:rsidRDefault="00470AAB" w:rsidP="00470AAB">
      <w:pPr>
        <w:pStyle w:val="Heading3"/>
        <w:spacing w:line="360" w:lineRule="auto"/>
        <w:ind w:left="-624"/>
        <w:jc w:val="both"/>
        <w:rPr>
          <w:rFonts w:cstheme="majorHAnsi"/>
          <w:color w:val="0070C0"/>
          <w:sz w:val="28"/>
          <w:szCs w:val="28"/>
        </w:rPr>
      </w:pPr>
      <w:bookmarkStart w:id="19" w:name="_Toc47459498"/>
      <w:r>
        <w:rPr>
          <w:rFonts w:cstheme="majorHAnsi"/>
          <w:color w:val="0070C0"/>
          <w:sz w:val="28"/>
          <w:szCs w:val="28"/>
        </w:rPr>
        <w:t>3.2.</w:t>
      </w:r>
      <w:r w:rsidR="008352BD">
        <w:rPr>
          <w:rFonts w:cstheme="majorHAnsi"/>
          <w:color w:val="0070C0"/>
          <w:sz w:val="28"/>
          <w:szCs w:val="28"/>
        </w:rPr>
        <w:t>2</w:t>
      </w:r>
      <w:r>
        <w:rPr>
          <w:rFonts w:cstheme="majorHAnsi"/>
          <w:color w:val="0070C0"/>
          <w:sz w:val="28"/>
          <w:szCs w:val="28"/>
        </w:rPr>
        <w:t xml:space="preserve"> </w:t>
      </w:r>
      <w:r w:rsidR="00753328" w:rsidRPr="00753328">
        <w:rPr>
          <w:rFonts w:cstheme="majorHAnsi"/>
          <w:color w:val="0070C0"/>
          <w:sz w:val="28"/>
          <w:szCs w:val="28"/>
        </w:rPr>
        <w:t>Surveys &amp; Questionnaires</w:t>
      </w:r>
      <w:bookmarkEnd w:id="19"/>
    </w:p>
    <w:p w14:paraId="4EC74916" w14:textId="3F772029" w:rsidR="00470AAB" w:rsidRDefault="0001077B" w:rsidP="00227319">
      <w:pPr>
        <w:spacing w:line="360" w:lineRule="auto"/>
        <w:ind w:left="-624"/>
        <w:jc w:val="both"/>
        <w:rPr>
          <w:sz w:val="26"/>
          <w:szCs w:val="26"/>
        </w:rPr>
      </w:pPr>
      <w:r w:rsidRPr="0001077B">
        <w:rPr>
          <w:sz w:val="26"/>
          <w:szCs w:val="26"/>
        </w:rPr>
        <w:t>Survey and Questionnaires are the best and easiest quantitative method to answer questions relevant to the study subject. A Survey and Questionnaires system for answering research questions is utilized in this report.</w:t>
      </w:r>
      <w:r>
        <w:rPr>
          <w:sz w:val="26"/>
          <w:szCs w:val="26"/>
        </w:rPr>
        <w:t xml:space="preserve"> </w:t>
      </w:r>
      <w:r w:rsidRPr="0001077B">
        <w:rPr>
          <w:sz w:val="26"/>
          <w:szCs w:val="26"/>
        </w:rPr>
        <w:t>Developing quantitative data is critical for us to be able to determine trends in users' preferences, hopes and desires.</w:t>
      </w:r>
      <w:r w:rsidR="00353536">
        <w:rPr>
          <w:sz w:val="26"/>
          <w:szCs w:val="26"/>
        </w:rPr>
        <w:t xml:space="preserve"> </w:t>
      </w:r>
      <w:r w:rsidR="00353536" w:rsidRPr="00353536">
        <w:rPr>
          <w:sz w:val="26"/>
          <w:szCs w:val="26"/>
        </w:rPr>
        <w:t>Surveys</w:t>
      </w:r>
      <w:r w:rsidR="003C59B2">
        <w:rPr>
          <w:sz w:val="26"/>
          <w:szCs w:val="26"/>
        </w:rPr>
        <w:t xml:space="preserve"> </w:t>
      </w:r>
      <w:r w:rsidR="003C59B2" w:rsidRPr="0001077B">
        <w:rPr>
          <w:sz w:val="26"/>
          <w:szCs w:val="26"/>
        </w:rPr>
        <w:t>and Questionnaires</w:t>
      </w:r>
      <w:r w:rsidR="00353536" w:rsidRPr="00353536">
        <w:rPr>
          <w:sz w:val="26"/>
          <w:szCs w:val="26"/>
        </w:rPr>
        <w:t xml:space="preserve"> gather a clear insight easily from several various user groups; via established consumer email info, targeted advertisement ads (such as on Facebook) or even pop-up web site surveys.</w:t>
      </w:r>
      <w:r w:rsidR="003C59B2">
        <w:rPr>
          <w:sz w:val="26"/>
          <w:szCs w:val="26"/>
        </w:rPr>
        <w:t xml:space="preserve"> </w:t>
      </w:r>
      <w:r w:rsidR="003C59B2" w:rsidRPr="003C59B2">
        <w:rPr>
          <w:sz w:val="26"/>
          <w:szCs w:val="26"/>
        </w:rPr>
        <w:t>Surveys</w:t>
      </w:r>
      <w:r w:rsidR="003C59B2">
        <w:rPr>
          <w:sz w:val="26"/>
          <w:szCs w:val="26"/>
        </w:rPr>
        <w:t xml:space="preserve"> </w:t>
      </w:r>
      <w:r w:rsidR="003C59B2" w:rsidRPr="0001077B">
        <w:rPr>
          <w:sz w:val="26"/>
          <w:szCs w:val="26"/>
        </w:rPr>
        <w:t>and Questionnaires</w:t>
      </w:r>
      <w:r w:rsidR="003C59B2" w:rsidRPr="003C59B2">
        <w:rPr>
          <w:sz w:val="26"/>
          <w:szCs w:val="26"/>
        </w:rPr>
        <w:t xml:space="preserve"> are the best strategy, as it can be done numerically or by picking the text option to answer the question of the study. Information obtained through </w:t>
      </w:r>
      <w:r w:rsidR="003C59B2">
        <w:rPr>
          <w:sz w:val="26"/>
          <w:szCs w:val="26"/>
        </w:rPr>
        <w:t>S</w:t>
      </w:r>
      <w:r w:rsidR="003C59B2" w:rsidRPr="003C59B2">
        <w:rPr>
          <w:sz w:val="26"/>
          <w:szCs w:val="26"/>
        </w:rPr>
        <w:t>urveys</w:t>
      </w:r>
      <w:r w:rsidR="003C59B2">
        <w:rPr>
          <w:sz w:val="26"/>
          <w:szCs w:val="26"/>
        </w:rPr>
        <w:t xml:space="preserve"> </w:t>
      </w:r>
      <w:r w:rsidR="003C59B2" w:rsidRPr="0001077B">
        <w:rPr>
          <w:sz w:val="26"/>
          <w:szCs w:val="26"/>
        </w:rPr>
        <w:t>and Questionnaires</w:t>
      </w:r>
      <w:r w:rsidR="003C59B2" w:rsidRPr="003C59B2">
        <w:rPr>
          <w:sz w:val="26"/>
          <w:szCs w:val="26"/>
        </w:rPr>
        <w:t xml:space="preserve"> is straightforward to analyse. Since nearly people can undertake surveys, data can be retrieved from an enormous number of people.</w:t>
      </w:r>
    </w:p>
    <w:p w14:paraId="24BFAA4B" w14:textId="35086BE2" w:rsidR="006F668E" w:rsidRPr="00736B75" w:rsidRDefault="00C01B20" w:rsidP="006F668E">
      <w:pPr>
        <w:spacing w:line="360" w:lineRule="auto"/>
        <w:ind w:left="-624"/>
        <w:jc w:val="both"/>
        <w:rPr>
          <w:sz w:val="26"/>
          <w:szCs w:val="26"/>
        </w:rPr>
      </w:pPr>
      <w:r w:rsidRPr="00C01B20">
        <w:rPr>
          <w:sz w:val="26"/>
          <w:szCs w:val="26"/>
        </w:rPr>
        <w:t>All methods of approaching a customer base are true, it varies just on which user categories you seek to offer knowledge into and how best to reach them.</w:t>
      </w:r>
      <w:r w:rsidR="00306F57">
        <w:rPr>
          <w:sz w:val="26"/>
          <w:szCs w:val="26"/>
        </w:rPr>
        <w:t xml:space="preserve"> </w:t>
      </w:r>
      <w:r w:rsidR="00306F57" w:rsidRPr="00306F57">
        <w:rPr>
          <w:sz w:val="26"/>
          <w:szCs w:val="26"/>
        </w:rPr>
        <w:t xml:space="preserve">Survey and Questionnaires should spend a little less time and less time than the method of interviews. People are able to complete tasks very quickly but can provide the most efficient information on the survey questions. Surveys </w:t>
      </w:r>
      <w:r w:rsidR="00EE16AF" w:rsidRPr="0001077B">
        <w:rPr>
          <w:sz w:val="26"/>
          <w:szCs w:val="26"/>
        </w:rPr>
        <w:t xml:space="preserve">and Questionnaires </w:t>
      </w:r>
      <w:r w:rsidR="00306F57" w:rsidRPr="00306F57">
        <w:rPr>
          <w:sz w:val="26"/>
          <w:szCs w:val="26"/>
        </w:rPr>
        <w:t>are also very straightforward for the people to complete, as it can only be by clicking the radio buttons or ranking comments between 1 and 5.</w:t>
      </w:r>
      <w:r w:rsidR="006F668E">
        <w:rPr>
          <w:sz w:val="26"/>
          <w:szCs w:val="26"/>
        </w:rPr>
        <w:t xml:space="preserve"> </w:t>
      </w:r>
    </w:p>
    <w:p w14:paraId="200CBEF3" w14:textId="14D7D8E9" w:rsidR="009E621E" w:rsidRDefault="009E621E" w:rsidP="009E621E">
      <w:pPr>
        <w:pStyle w:val="Heading3"/>
        <w:spacing w:line="360" w:lineRule="auto"/>
        <w:ind w:left="-624"/>
        <w:jc w:val="both"/>
        <w:rPr>
          <w:rFonts w:cstheme="majorHAnsi"/>
          <w:color w:val="0070C0"/>
          <w:sz w:val="28"/>
          <w:szCs w:val="28"/>
        </w:rPr>
      </w:pPr>
      <w:bookmarkStart w:id="20" w:name="_Toc47459499"/>
      <w:r>
        <w:rPr>
          <w:rFonts w:cstheme="majorHAnsi"/>
          <w:color w:val="0070C0"/>
          <w:sz w:val="28"/>
          <w:szCs w:val="28"/>
        </w:rPr>
        <w:lastRenderedPageBreak/>
        <w:t>3.2.</w:t>
      </w:r>
      <w:r w:rsidR="008D7E4A">
        <w:rPr>
          <w:rFonts w:cstheme="majorHAnsi"/>
          <w:color w:val="0070C0"/>
          <w:sz w:val="28"/>
          <w:szCs w:val="28"/>
        </w:rPr>
        <w:t>3</w:t>
      </w:r>
      <w:r>
        <w:rPr>
          <w:rFonts w:cstheme="majorHAnsi"/>
          <w:color w:val="0070C0"/>
          <w:sz w:val="28"/>
          <w:szCs w:val="28"/>
        </w:rPr>
        <w:t xml:space="preserve"> </w:t>
      </w:r>
      <w:r w:rsidR="00871622">
        <w:rPr>
          <w:rFonts w:cstheme="majorHAnsi"/>
          <w:color w:val="0070C0"/>
          <w:sz w:val="28"/>
          <w:szCs w:val="28"/>
        </w:rPr>
        <w:t>Focus Groups</w:t>
      </w:r>
      <w:bookmarkEnd w:id="20"/>
    </w:p>
    <w:p w14:paraId="7195FEBB" w14:textId="7C3D6153" w:rsidR="00A81583" w:rsidRDefault="00FC3D2B" w:rsidP="00BC0F39">
      <w:pPr>
        <w:spacing w:line="360" w:lineRule="auto"/>
        <w:ind w:left="-567"/>
        <w:jc w:val="both"/>
        <w:rPr>
          <w:sz w:val="26"/>
          <w:szCs w:val="26"/>
        </w:rPr>
      </w:pPr>
      <w:r w:rsidRPr="00FC3D2B">
        <w:rPr>
          <w:sz w:val="26"/>
          <w:szCs w:val="26"/>
        </w:rPr>
        <w:t>The focus group is an approach that relies solely on the conversation that the participants create.</w:t>
      </w:r>
      <w:r w:rsidR="00C600CC">
        <w:rPr>
          <w:sz w:val="26"/>
          <w:szCs w:val="26"/>
        </w:rPr>
        <w:t xml:space="preserve"> </w:t>
      </w:r>
      <w:r w:rsidR="00C600CC" w:rsidRPr="00C600CC">
        <w:rPr>
          <w:sz w:val="26"/>
          <w:szCs w:val="26"/>
        </w:rPr>
        <w:t>Members are required not just to reply to the moderators but also to other attendees' comments, and to participate in more contemplation of life observations as others talk.</w:t>
      </w:r>
      <w:r w:rsidR="006E0F87">
        <w:rPr>
          <w:sz w:val="26"/>
          <w:szCs w:val="26"/>
        </w:rPr>
        <w:t xml:space="preserve"> In this project Focus Group Methodology has been used to </w:t>
      </w:r>
      <w:r w:rsidR="00E0405B">
        <w:rPr>
          <w:sz w:val="26"/>
          <w:szCs w:val="26"/>
        </w:rPr>
        <w:t xml:space="preserve">discuss the requirements of the project and for the design of the website. At the time of the requirements discussion of this project myself being a moderator and involving the chef, owner and admin of the business to do a brain </w:t>
      </w:r>
      <w:r w:rsidR="00943D44">
        <w:rPr>
          <w:sz w:val="26"/>
          <w:szCs w:val="26"/>
        </w:rPr>
        <w:t>storming and gathering the ideas to build the website</w:t>
      </w:r>
      <w:r w:rsidR="00E0405B">
        <w:rPr>
          <w:sz w:val="26"/>
          <w:szCs w:val="26"/>
        </w:rPr>
        <w:t xml:space="preserve">. </w:t>
      </w:r>
    </w:p>
    <w:p w14:paraId="59CBA842" w14:textId="7A4DD642" w:rsidR="000325FC" w:rsidRDefault="00D52917" w:rsidP="00BC0F39">
      <w:pPr>
        <w:spacing w:line="360" w:lineRule="auto"/>
        <w:ind w:left="-567"/>
        <w:jc w:val="both"/>
        <w:rPr>
          <w:sz w:val="26"/>
          <w:szCs w:val="26"/>
        </w:rPr>
      </w:pPr>
      <w:r w:rsidRPr="00D52917">
        <w:rPr>
          <w:sz w:val="26"/>
          <w:szCs w:val="26"/>
        </w:rPr>
        <w:t xml:space="preserve">Focus groups has a very well-documented tradition, however challenged, as a means of gathering data in both public and private sector organisations. These have indeed become </w:t>
      </w:r>
      <w:r w:rsidR="00DD36D3" w:rsidRPr="00D52917">
        <w:rPr>
          <w:sz w:val="26"/>
          <w:szCs w:val="26"/>
        </w:rPr>
        <w:t>a</w:t>
      </w:r>
      <w:r w:rsidRPr="00D52917">
        <w:rPr>
          <w:sz w:val="26"/>
          <w:szCs w:val="26"/>
        </w:rPr>
        <w:t xml:space="preserve"> proven and integrated part of the range of analytical methods available to academic researchers in more recent years.</w:t>
      </w:r>
      <w:r w:rsidR="00DD36D3">
        <w:rPr>
          <w:sz w:val="26"/>
          <w:szCs w:val="26"/>
        </w:rPr>
        <w:t xml:space="preserve"> </w:t>
      </w:r>
      <w:r w:rsidR="00DD36D3" w:rsidRPr="00DD36D3">
        <w:rPr>
          <w:sz w:val="26"/>
          <w:szCs w:val="26"/>
        </w:rPr>
        <w:t xml:space="preserve">Throughout </w:t>
      </w:r>
      <w:r w:rsidR="00DD36D3">
        <w:rPr>
          <w:sz w:val="26"/>
          <w:szCs w:val="26"/>
        </w:rPr>
        <w:t>research</w:t>
      </w:r>
      <w:r w:rsidR="00DD36D3" w:rsidRPr="00DD36D3">
        <w:rPr>
          <w:sz w:val="26"/>
          <w:szCs w:val="26"/>
        </w:rPr>
        <w:t>, focus-group interviews have become extremely prevalent to investigate what people believed or think as well as why they act in the way they do.</w:t>
      </w:r>
      <w:r w:rsidR="00450DD1">
        <w:rPr>
          <w:sz w:val="26"/>
          <w:szCs w:val="26"/>
        </w:rPr>
        <w:t xml:space="preserve"> </w:t>
      </w:r>
      <w:r w:rsidR="00450DD1" w:rsidRPr="00450DD1">
        <w:rPr>
          <w:sz w:val="26"/>
          <w:szCs w:val="26"/>
        </w:rPr>
        <w:t>A focus group is a methodology including the utilization of in-depth group interviews in which individuals are chosen as being a purposeful, but not typically representative, sample of a particular population, this group being 'based' on a specific subject.</w:t>
      </w:r>
      <w:r w:rsidR="00E04AA0">
        <w:rPr>
          <w:sz w:val="26"/>
          <w:szCs w:val="26"/>
        </w:rPr>
        <w:t xml:space="preserve"> </w:t>
      </w:r>
      <w:r w:rsidR="00E04AA0" w:rsidRPr="00E04AA0">
        <w:rPr>
          <w:sz w:val="26"/>
          <w:szCs w:val="26"/>
        </w:rPr>
        <w:t>Focus groups may provide data on a range of participants' thoughts and feelings about other topics, as well as highlight the gaps in viewpoint amongst groups of people</w:t>
      </w:r>
      <w:r w:rsidR="00405D59">
        <w:rPr>
          <w:sz w:val="26"/>
          <w:szCs w:val="26"/>
        </w:rPr>
        <w:t xml:space="preserve">. </w:t>
      </w:r>
    </w:p>
    <w:p w14:paraId="1721A0E8" w14:textId="1E7D1CEC" w:rsidR="00405D59" w:rsidRDefault="00405D59" w:rsidP="004E4CC5">
      <w:pPr>
        <w:spacing w:line="360" w:lineRule="auto"/>
        <w:ind w:left="-567"/>
        <w:jc w:val="both"/>
        <w:rPr>
          <w:sz w:val="26"/>
          <w:szCs w:val="26"/>
        </w:rPr>
      </w:pPr>
      <w:r w:rsidRPr="00405D59">
        <w:rPr>
          <w:sz w:val="26"/>
          <w:szCs w:val="26"/>
        </w:rPr>
        <w:t xml:space="preserve">Qualitative </w:t>
      </w:r>
      <w:r w:rsidR="00963F29">
        <w:rPr>
          <w:sz w:val="26"/>
          <w:szCs w:val="26"/>
        </w:rPr>
        <w:t>research</w:t>
      </w:r>
      <w:r w:rsidRPr="00405D59">
        <w:rPr>
          <w:sz w:val="26"/>
          <w:szCs w:val="26"/>
        </w:rPr>
        <w:t>, and interviewing with focus groups in particular, produce vast volumes of data, that appear to exhaust novices as well as accomplished researchers.</w:t>
      </w:r>
      <w:r w:rsidR="004E4CC5">
        <w:rPr>
          <w:sz w:val="26"/>
          <w:szCs w:val="26"/>
        </w:rPr>
        <w:t xml:space="preserve"> </w:t>
      </w:r>
      <w:r w:rsidR="004E4CC5" w:rsidRPr="004E4CC5">
        <w:rPr>
          <w:sz w:val="26"/>
          <w:szCs w:val="26"/>
        </w:rPr>
        <w:t>The focus group has been very well preplanne</w:t>
      </w:r>
      <w:r w:rsidR="004E4CC5">
        <w:rPr>
          <w:sz w:val="26"/>
          <w:szCs w:val="26"/>
        </w:rPr>
        <w:t>d</w:t>
      </w:r>
      <w:r w:rsidR="004E4CC5" w:rsidRPr="004E4CC5">
        <w:rPr>
          <w:sz w:val="26"/>
          <w:szCs w:val="26"/>
        </w:rPr>
        <w:t xml:space="preserve"> in the research literature Conversations represent a type of group conversation in which people are invited to debate particular subjects in a fairly casual environment so that fundamental problems (norms, </w:t>
      </w:r>
      <w:r w:rsidR="00EB358F" w:rsidRPr="004E4CC5">
        <w:rPr>
          <w:sz w:val="26"/>
          <w:szCs w:val="26"/>
        </w:rPr>
        <w:t>views,</w:t>
      </w:r>
      <w:r w:rsidR="004E4CC5" w:rsidRPr="004E4CC5">
        <w:rPr>
          <w:sz w:val="26"/>
          <w:szCs w:val="26"/>
        </w:rPr>
        <w:t xml:space="preserve"> values) relevant to the experiences of all respondents can be revealed.</w:t>
      </w:r>
    </w:p>
    <w:p w14:paraId="40CB430E" w14:textId="50D84833" w:rsidR="002F548E" w:rsidRDefault="002F548E" w:rsidP="004E4CC5">
      <w:pPr>
        <w:spacing w:line="360" w:lineRule="auto"/>
        <w:ind w:left="-567"/>
        <w:jc w:val="both"/>
        <w:rPr>
          <w:sz w:val="26"/>
          <w:szCs w:val="26"/>
        </w:rPr>
      </w:pPr>
    </w:p>
    <w:p w14:paraId="1456BDBF" w14:textId="5EBA0D78" w:rsidR="002F548E" w:rsidRDefault="002F548E" w:rsidP="004E4CC5">
      <w:pPr>
        <w:spacing w:line="360" w:lineRule="auto"/>
        <w:ind w:left="-567"/>
        <w:jc w:val="both"/>
        <w:rPr>
          <w:sz w:val="26"/>
          <w:szCs w:val="26"/>
        </w:rPr>
      </w:pPr>
    </w:p>
    <w:p w14:paraId="2E460A2E" w14:textId="18F5B634" w:rsidR="001B23CD" w:rsidRDefault="002F548E" w:rsidP="00DF4335">
      <w:pPr>
        <w:pStyle w:val="Heading1"/>
        <w:numPr>
          <w:ilvl w:val="0"/>
          <w:numId w:val="1"/>
        </w:numPr>
        <w:spacing w:line="360" w:lineRule="auto"/>
        <w:ind w:left="-264"/>
        <w:jc w:val="both"/>
        <w:rPr>
          <w:rFonts w:ascii="Arial" w:hAnsi="Arial" w:cs="Arial"/>
          <w:b/>
          <w:color w:val="0070C0"/>
        </w:rPr>
      </w:pPr>
      <w:r>
        <w:rPr>
          <w:rFonts w:ascii="Arial" w:hAnsi="Arial" w:cs="Arial"/>
          <w:b/>
          <w:color w:val="0070C0"/>
        </w:rPr>
        <w:lastRenderedPageBreak/>
        <w:t xml:space="preserve">Chapter Four: </w:t>
      </w:r>
      <w:r w:rsidR="008B0F96">
        <w:rPr>
          <w:rFonts w:ascii="Arial" w:hAnsi="Arial" w:cs="Arial"/>
          <w:b/>
          <w:color w:val="0070C0"/>
        </w:rPr>
        <w:t>Design Consideration</w:t>
      </w:r>
    </w:p>
    <w:p w14:paraId="6AD5FE7D" w14:textId="2E90FD7E" w:rsidR="00DF4335" w:rsidRDefault="00DF4335" w:rsidP="00DF4335">
      <w:pPr>
        <w:ind w:left="-624"/>
      </w:pPr>
    </w:p>
    <w:p w14:paraId="0B599CD3" w14:textId="6BDDB24A" w:rsidR="00DF4335" w:rsidRDefault="00860A67" w:rsidP="0080173B">
      <w:pPr>
        <w:spacing w:line="360" w:lineRule="auto"/>
        <w:ind w:left="-624"/>
        <w:jc w:val="both"/>
        <w:rPr>
          <w:sz w:val="26"/>
          <w:szCs w:val="26"/>
        </w:rPr>
      </w:pPr>
      <w:r w:rsidRPr="0080173B">
        <w:rPr>
          <w:sz w:val="26"/>
          <w:szCs w:val="26"/>
        </w:rPr>
        <w:t>The design considerations are developed in order to draw the developers' exposure to understanding the ideas and specifications of user requirements layout to structures and installations.</w:t>
      </w:r>
      <w:r w:rsidR="00D82BBB" w:rsidRPr="0080173B">
        <w:rPr>
          <w:sz w:val="26"/>
          <w:szCs w:val="26"/>
        </w:rPr>
        <w:t xml:space="preserve"> </w:t>
      </w:r>
      <w:r w:rsidR="0080173B" w:rsidRPr="0080173B">
        <w:rPr>
          <w:sz w:val="26"/>
          <w:szCs w:val="26"/>
        </w:rPr>
        <w:t>There were many prototypes that had to be examined before another development process began. The models that were mentioned are Gantt Chart</w:t>
      </w:r>
      <w:r w:rsidR="00854AE0">
        <w:rPr>
          <w:sz w:val="26"/>
          <w:szCs w:val="26"/>
        </w:rPr>
        <w:t xml:space="preserve"> for Project Management</w:t>
      </w:r>
      <w:r w:rsidR="0080173B" w:rsidRPr="0080173B">
        <w:rPr>
          <w:sz w:val="26"/>
          <w:szCs w:val="26"/>
        </w:rPr>
        <w:t>, Application ERD chart,</w:t>
      </w:r>
      <w:r w:rsidR="009D2055">
        <w:rPr>
          <w:sz w:val="26"/>
          <w:szCs w:val="26"/>
        </w:rPr>
        <w:t xml:space="preserve"> </w:t>
      </w:r>
      <w:r w:rsidR="0080173B" w:rsidRPr="0080173B">
        <w:rPr>
          <w:sz w:val="26"/>
          <w:szCs w:val="26"/>
        </w:rPr>
        <w:t xml:space="preserve">Class Diagram, MVC conceptual design, and </w:t>
      </w:r>
      <w:r w:rsidR="00746473">
        <w:rPr>
          <w:sz w:val="26"/>
          <w:szCs w:val="26"/>
        </w:rPr>
        <w:t>GUI</w:t>
      </w:r>
      <w:r w:rsidR="0080173B" w:rsidRPr="0080173B">
        <w:rPr>
          <w:sz w:val="26"/>
          <w:szCs w:val="26"/>
        </w:rPr>
        <w:t xml:space="preserve"> Development frontend</w:t>
      </w:r>
      <w:r w:rsidR="009D2055">
        <w:rPr>
          <w:sz w:val="26"/>
          <w:szCs w:val="26"/>
        </w:rPr>
        <w:t>.</w:t>
      </w:r>
    </w:p>
    <w:p w14:paraId="330D9F25" w14:textId="77777777" w:rsidR="003B70D9" w:rsidRDefault="003B70D9" w:rsidP="0080173B">
      <w:pPr>
        <w:spacing w:line="360" w:lineRule="auto"/>
        <w:ind w:left="-624"/>
        <w:jc w:val="both"/>
        <w:rPr>
          <w:sz w:val="26"/>
          <w:szCs w:val="26"/>
        </w:rPr>
      </w:pPr>
    </w:p>
    <w:p w14:paraId="062D10A6" w14:textId="1B7166DA" w:rsidR="009C5287" w:rsidRDefault="009C5287" w:rsidP="00FD57DB">
      <w:pPr>
        <w:pStyle w:val="Heading3"/>
        <w:spacing w:line="360" w:lineRule="auto"/>
        <w:ind w:left="-624"/>
        <w:jc w:val="both"/>
        <w:rPr>
          <w:rFonts w:cstheme="majorHAnsi"/>
          <w:color w:val="0070C0"/>
          <w:sz w:val="28"/>
          <w:szCs w:val="28"/>
        </w:rPr>
      </w:pPr>
      <w:r>
        <w:rPr>
          <w:rFonts w:cstheme="majorHAnsi"/>
          <w:color w:val="0070C0"/>
          <w:sz w:val="28"/>
          <w:szCs w:val="28"/>
        </w:rPr>
        <w:t>4.1</w:t>
      </w:r>
      <w:r>
        <w:rPr>
          <w:rFonts w:cstheme="majorHAnsi"/>
          <w:color w:val="0070C0"/>
          <w:sz w:val="28"/>
          <w:szCs w:val="28"/>
        </w:rPr>
        <w:t xml:space="preserve"> </w:t>
      </w:r>
      <w:r>
        <w:rPr>
          <w:rFonts w:cstheme="majorHAnsi"/>
          <w:color w:val="0070C0"/>
          <w:sz w:val="28"/>
          <w:szCs w:val="28"/>
        </w:rPr>
        <w:t>User Interface Design (UI Design)</w:t>
      </w:r>
    </w:p>
    <w:p w14:paraId="2F6F65DC" w14:textId="77777777" w:rsidR="00FA137A" w:rsidRDefault="00AB5D25" w:rsidP="00FA137A">
      <w:pPr>
        <w:spacing w:line="360" w:lineRule="auto"/>
        <w:ind w:left="-624"/>
        <w:jc w:val="both"/>
        <w:rPr>
          <w:sz w:val="26"/>
          <w:szCs w:val="26"/>
        </w:rPr>
      </w:pPr>
      <w:r w:rsidRPr="002D0CB7">
        <w:rPr>
          <w:sz w:val="26"/>
          <w:szCs w:val="26"/>
        </w:rPr>
        <w:t>UI design is a critical feature of virtually all computer systems. UI projects have been responsible on several injuries and disasters</w:t>
      </w:r>
      <w:r w:rsidRPr="002D0CB7">
        <w:rPr>
          <w:sz w:val="26"/>
          <w:szCs w:val="26"/>
        </w:rPr>
        <w:t xml:space="preserve"> </w:t>
      </w:r>
      <w:r w:rsidRPr="002D0CB7">
        <w:rPr>
          <w:sz w:val="26"/>
          <w:szCs w:val="26"/>
        </w:rPr>
        <w:fldChar w:fldCharType="begin"/>
      </w:r>
      <w:r w:rsidRPr="002D0CB7">
        <w:rPr>
          <w:sz w:val="26"/>
          <w:szCs w:val="26"/>
        </w:rPr>
        <w:instrText xml:space="preserve"> ADDIN ZOTERO_ITEM CSL_CITATION {"citationID":"Ks0xh1pC","properties":{"formattedCitation":"(Stone et al., 2005)","plainCitation":"(Stone et al., 2005)","noteIndex":0},"citationItems":[{"id":130,"uris":["http://zotero.org/users/local/4ht2L956/items/PD3897Y3"],"uri":["http://zotero.org/users/local/4ht2L956/items/PD3897Y3"],"itemData":{"id":130,"type":"book","abstract":"User Interface Design and Evaluation provides an overview of the user-centered design field. It illustrates the benefits of a user-centered approach to the design of software, computer systems, and websites. The book provides clear and practical discussions of requirements gathering, developing interaction design from user requirements, and user interface evaluation. The book's coverage includes established HCI topics—for example, visibility, affordance, feedback, metaphors, mental models, and the like—combined with practical guidelines for contemporary designs and current trends, which makes for a winning combination. It provides a clear presentation of ideas, illustrations of concepts, using real-world applications. This book will help readers develop all the skills necessary for iterative user-centered design, and provides a firm foundation for user interface design and evaluation on which to build. It is ideal for seasoned professionals in user interface design and usability engineering (looking for new tools with which to expand their knowledge); new people who enter the HCI field with no prior educational experience; and software developers, web application developers, and information appliance designers who need to know more about interaction design and evaluation.Co-published by the Open University, UK.Covers the design of graphical user interfaces, web sites, and interfaces for embedded systems.Full color production, with activities, projects, hundreds of illustrations, and industrial applications.","ISBN":"978-0-08-052032-2","language":"en","note":"Google-Books-ID: VvSoyqPBPbMC","number-of-pages":"699","publisher":"Elsevier","source":"Google Books","title":"User Interface Design and Evaluation","author":[{"family":"Stone","given":"Debbie"},{"family":"Jarrett","given":"Caroline"},{"family":"Woodroffe","given":"Mark"},{"family":"Minocha","given":"Shailey"}],"issued":{"date-parts":[["2005",4,29]]}}}],"schema":"https://github.com/citation-style-language/schema/raw/master/csl-citation.json"} </w:instrText>
      </w:r>
      <w:r w:rsidRPr="002D0CB7">
        <w:rPr>
          <w:sz w:val="26"/>
          <w:szCs w:val="26"/>
        </w:rPr>
        <w:fldChar w:fldCharType="separate"/>
      </w:r>
      <w:r w:rsidRPr="002D0CB7">
        <w:rPr>
          <w:rFonts w:ascii="Calibri" w:hAnsi="Calibri" w:cs="Calibri"/>
          <w:sz w:val="26"/>
          <w:szCs w:val="26"/>
        </w:rPr>
        <w:t>(Stone et al., 2005)</w:t>
      </w:r>
      <w:r w:rsidRPr="002D0CB7">
        <w:rPr>
          <w:sz w:val="26"/>
          <w:szCs w:val="26"/>
        </w:rPr>
        <w:fldChar w:fldCharType="end"/>
      </w:r>
      <w:r w:rsidRPr="002D0CB7">
        <w:rPr>
          <w:sz w:val="26"/>
          <w:szCs w:val="26"/>
        </w:rPr>
        <w:t>.</w:t>
      </w:r>
      <w:r w:rsidR="00A17EE5" w:rsidRPr="002D0CB7">
        <w:rPr>
          <w:sz w:val="26"/>
          <w:szCs w:val="26"/>
        </w:rPr>
        <w:t xml:space="preserve"> </w:t>
      </w:r>
      <w:r w:rsidR="00A17EE5" w:rsidRPr="002D0CB7">
        <w:rPr>
          <w:sz w:val="26"/>
          <w:szCs w:val="26"/>
        </w:rPr>
        <w:t>Creation of a web interface is simpler if the author has a good understanding of the website's architecture and format</w:t>
      </w:r>
      <w:r w:rsidR="00890141" w:rsidRPr="002D0CB7">
        <w:rPr>
          <w:sz w:val="26"/>
          <w:szCs w:val="26"/>
        </w:rPr>
        <w:t xml:space="preserve"> </w:t>
      </w:r>
      <w:r w:rsidR="00890141" w:rsidRPr="002D0CB7">
        <w:rPr>
          <w:sz w:val="26"/>
          <w:szCs w:val="26"/>
        </w:rPr>
        <w:fldChar w:fldCharType="begin"/>
      </w:r>
      <w:r w:rsidR="00890141" w:rsidRPr="002D0CB7">
        <w:rPr>
          <w:sz w:val="26"/>
          <w:szCs w:val="26"/>
        </w:rPr>
        <w:instrText xml:space="preserve"> ADDIN ZOTERO_ITEM CSL_CITATION {"citationID":"mkZ4QLxJ","properties":{"formattedCitation":"(Galitz, 2007)","plainCitation":"(Galitz, 2007)","noteIndex":0},"citationItems":[{"id":132,"uris":["http://zotero.org/users/local/4ht2L956/items/Q84KKPAL"],"uri":["http://zotero.org/users/local/4ht2L956/items/Q84KKPAL"],"itemData":{"id":132,"type":"book","abstract":"Bringing together the results of more than 300 new design studies, an understanding of people, knowledge of hardware and software capabilities, and the author’s practical experience gained from 45 years of work with display-based systems, this book addresses interface and screen design from the user’s perspective. You will learn how to create an effective design methodology, design and organize screens and Web pages that encourage efficient comprehension and execution, and create screen icons and graphics that make displays easier and more comfortable to use.","ISBN":"978-0-470-14622-4","language":"en","note":"Google-Books-ID: Q3Xp_Awu49sC","number-of-pages":"888","publisher":"John Wiley &amp; Sons","source":"Google Books","title":"The Essential Guide to User Interface Design: An Introduction to GUI Design Principles and Techniques","title-short":"The Essential Guide to User Interface Design","author":[{"family":"Galitz","given":"Wilbert O."}],"issued":{"date-parts":[["2007",4,10]]}}}],"schema":"https://github.com/citation-style-language/schema/raw/master/csl-citation.json"} </w:instrText>
      </w:r>
      <w:r w:rsidR="00890141" w:rsidRPr="002D0CB7">
        <w:rPr>
          <w:sz w:val="26"/>
          <w:szCs w:val="26"/>
        </w:rPr>
        <w:fldChar w:fldCharType="separate"/>
      </w:r>
      <w:r w:rsidR="00890141" w:rsidRPr="002D0CB7">
        <w:rPr>
          <w:rFonts w:ascii="Calibri" w:hAnsi="Calibri" w:cs="Calibri"/>
          <w:sz w:val="26"/>
          <w:szCs w:val="26"/>
        </w:rPr>
        <w:t>(Galitz, 2007)</w:t>
      </w:r>
      <w:r w:rsidR="00890141" w:rsidRPr="002D0CB7">
        <w:rPr>
          <w:sz w:val="26"/>
          <w:szCs w:val="26"/>
        </w:rPr>
        <w:fldChar w:fldCharType="end"/>
      </w:r>
      <w:r w:rsidR="00A17EE5" w:rsidRPr="002D0CB7">
        <w:rPr>
          <w:sz w:val="26"/>
          <w:szCs w:val="26"/>
        </w:rPr>
        <w:t>.</w:t>
      </w:r>
      <w:r w:rsidR="001949FB" w:rsidRPr="002D0CB7">
        <w:rPr>
          <w:sz w:val="26"/>
          <w:szCs w:val="26"/>
        </w:rPr>
        <w:t xml:space="preserve"> </w:t>
      </w:r>
      <w:r w:rsidR="001949FB" w:rsidRPr="002D0CB7">
        <w:rPr>
          <w:sz w:val="26"/>
          <w:szCs w:val="26"/>
        </w:rPr>
        <w:t xml:space="preserve">Initially, for the UI design of the </w:t>
      </w:r>
      <w:r w:rsidR="001949FB" w:rsidRPr="002D0CB7">
        <w:rPr>
          <w:sz w:val="26"/>
          <w:szCs w:val="26"/>
        </w:rPr>
        <w:t>restaurant website</w:t>
      </w:r>
      <w:r w:rsidR="001949FB" w:rsidRPr="002D0CB7">
        <w:rPr>
          <w:sz w:val="26"/>
          <w:szCs w:val="26"/>
        </w:rPr>
        <w:t xml:space="preserve"> project, all web pages were produced and the descriptions were defined for all web pages. This made it a lot easier how many pages the system needs, and how all of the functionality would be arranged on web pages.</w:t>
      </w:r>
      <w:r w:rsidR="00146937" w:rsidRPr="002D0CB7">
        <w:rPr>
          <w:sz w:val="26"/>
          <w:szCs w:val="26"/>
        </w:rPr>
        <w:t xml:space="preserve"> </w:t>
      </w:r>
      <w:r w:rsidR="00146937" w:rsidRPr="002D0CB7">
        <w:rPr>
          <w:sz w:val="26"/>
          <w:szCs w:val="26"/>
        </w:rPr>
        <w:t>Furthermore, the Website template has been set. For example, the navigation style, the location of the logo, and the system architecture of functions on web pages. Using the template trend during the development process was easier.</w:t>
      </w:r>
    </w:p>
    <w:p w14:paraId="1DD6B048" w14:textId="77777777" w:rsidR="00FA137A" w:rsidRDefault="00FA137A" w:rsidP="00FA137A">
      <w:pPr>
        <w:spacing w:line="360" w:lineRule="auto"/>
        <w:ind w:left="-624"/>
        <w:jc w:val="both"/>
        <w:rPr>
          <w:sz w:val="26"/>
          <w:szCs w:val="26"/>
        </w:rPr>
      </w:pPr>
    </w:p>
    <w:p w14:paraId="73F9D988" w14:textId="77777777" w:rsidR="00FA137A" w:rsidRDefault="00F97E27" w:rsidP="00FA137A">
      <w:pPr>
        <w:spacing w:line="360" w:lineRule="auto"/>
        <w:ind w:left="-624"/>
        <w:jc w:val="both"/>
        <w:rPr>
          <w:rFonts w:cstheme="majorHAnsi"/>
          <w:color w:val="0070C0"/>
          <w:sz w:val="28"/>
          <w:szCs w:val="28"/>
        </w:rPr>
      </w:pPr>
      <w:r>
        <w:rPr>
          <w:rFonts w:cstheme="majorHAnsi"/>
          <w:color w:val="0070C0"/>
          <w:sz w:val="28"/>
          <w:szCs w:val="28"/>
        </w:rPr>
        <w:t>4.</w:t>
      </w:r>
      <w:r>
        <w:rPr>
          <w:rFonts w:cstheme="majorHAnsi"/>
          <w:color w:val="0070C0"/>
          <w:sz w:val="28"/>
          <w:szCs w:val="28"/>
        </w:rPr>
        <w:t>2</w:t>
      </w:r>
      <w:r>
        <w:rPr>
          <w:rFonts w:cstheme="majorHAnsi"/>
          <w:color w:val="0070C0"/>
          <w:sz w:val="28"/>
          <w:szCs w:val="28"/>
        </w:rPr>
        <w:t xml:space="preserve"> </w:t>
      </w:r>
      <w:r w:rsidR="00385779" w:rsidRPr="00385779">
        <w:rPr>
          <w:rFonts w:cstheme="majorHAnsi"/>
          <w:color w:val="0070C0"/>
          <w:sz w:val="28"/>
          <w:szCs w:val="28"/>
        </w:rPr>
        <w:t>ERD (Entity Relationship Diagram)</w:t>
      </w:r>
    </w:p>
    <w:p w14:paraId="2FF24597" w14:textId="531B2680" w:rsidR="00FD57DB" w:rsidRPr="00FA137A" w:rsidRDefault="00FD57DB" w:rsidP="00FA137A">
      <w:pPr>
        <w:spacing w:line="360" w:lineRule="auto"/>
        <w:ind w:left="-624"/>
        <w:jc w:val="both"/>
        <w:rPr>
          <w:rFonts w:cstheme="majorHAnsi"/>
          <w:color w:val="0070C0"/>
          <w:sz w:val="28"/>
          <w:szCs w:val="28"/>
        </w:rPr>
      </w:pPr>
      <w:r w:rsidRPr="00FD57DB">
        <w:rPr>
          <w:sz w:val="26"/>
          <w:szCs w:val="26"/>
        </w:rPr>
        <w:t>The ERD was seen as a very effective way to incorporate a logical database model. ERD is a visual way of presenting data base knowledge inside the system. Using database developers with an ERD diagram will translate this knowledge to generate a database table</w:t>
      </w:r>
      <w:r w:rsidR="00C359AC">
        <w:rPr>
          <w:sz w:val="26"/>
          <w:szCs w:val="26"/>
        </w:rPr>
        <w:t xml:space="preserve"> </w:t>
      </w:r>
      <w:r w:rsidR="00C359AC">
        <w:rPr>
          <w:sz w:val="26"/>
          <w:szCs w:val="26"/>
        </w:rPr>
        <w:fldChar w:fldCharType="begin"/>
      </w:r>
      <w:r w:rsidR="00C359AC">
        <w:rPr>
          <w:sz w:val="26"/>
          <w:szCs w:val="26"/>
        </w:rPr>
        <w:instrText xml:space="preserve"> ADDIN ZOTERO_ITEM CSL_CITATION {"citationID":"pB1O8hU6","properties":{"formattedCitation":"(Al-Masree, 2015)","plainCitation":"(Al-Masree, 2015)","noteIndex":0},"citationItems":[{"id":135,"uris":["http://zotero.org/users/local/4ht2L956/items/PFLNE7J4"],"uri":["http://zotero.org/users/local/4ht2L956/items/PFLNE7J4"],"itemData":{"id":135,"type":"article-journal","container-title":"International Journal of Database Theory and Application","DOI":"10.14257/ijdta.2015.8.3.02","ISSN":"20054270, 20054270","issue":"3","journalAbbreviation":"IJDTA","language":"en","page":"15-26","source":"DOI.org (Crossref)","title":"Extracting Entity Relationship Diagram (ERD) From Relational Database Schem","volume":"8","author":[{"family":"Al-Masree","given":"Hala Khaled"}],"issued":{"date-parts":[["2015",6,30]]}}}],"schema":"https://github.com/citation-style-language/schema/raw/master/csl-citation.json"} </w:instrText>
      </w:r>
      <w:r w:rsidR="00C359AC">
        <w:rPr>
          <w:sz w:val="26"/>
          <w:szCs w:val="26"/>
        </w:rPr>
        <w:fldChar w:fldCharType="separate"/>
      </w:r>
      <w:r w:rsidR="00C359AC" w:rsidRPr="00C359AC">
        <w:rPr>
          <w:rFonts w:ascii="Calibri Light" w:hAnsi="Calibri Light" w:cs="Calibri Light"/>
          <w:sz w:val="26"/>
        </w:rPr>
        <w:t>(Al-Masree, 2015)</w:t>
      </w:r>
      <w:r w:rsidR="00C359AC">
        <w:rPr>
          <w:sz w:val="26"/>
          <w:szCs w:val="26"/>
        </w:rPr>
        <w:fldChar w:fldCharType="end"/>
      </w:r>
      <w:r w:rsidRPr="00FD57DB">
        <w:rPr>
          <w:sz w:val="26"/>
          <w:szCs w:val="26"/>
        </w:rPr>
        <w:t>.</w:t>
      </w:r>
      <w:r w:rsidR="004C5BF0">
        <w:rPr>
          <w:sz w:val="26"/>
          <w:szCs w:val="26"/>
        </w:rPr>
        <w:t xml:space="preserve"> </w:t>
      </w:r>
      <w:r w:rsidR="004C5BF0" w:rsidRPr="004C5BF0">
        <w:rPr>
          <w:sz w:val="26"/>
          <w:szCs w:val="26"/>
        </w:rPr>
        <w:t xml:space="preserve">It is a structural diagram used in database design which helps the developer visualize the major entities of the system, dataflow and relationships amongst entities. It helped me to identify the tables, fields, and relationship between each table. There are </w:t>
      </w:r>
      <w:r w:rsidR="004C5BF0">
        <w:rPr>
          <w:sz w:val="26"/>
          <w:szCs w:val="26"/>
        </w:rPr>
        <w:t>eight</w:t>
      </w:r>
      <w:r w:rsidR="004C5BF0" w:rsidRPr="004C5BF0">
        <w:rPr>
          <w:sz w:val="26"/>
          <w:szCs w:val="26"/>
        </w:rPr>
        <w:t xml:space="preserve"> tables in </w:t>
      </w:r>
      <w:r w:rsidR="004C5BF0">
        <w:rPr>
          <w:sz w:val="26"/>
          <w:szCs w:val="26"/>
        </w:rPr>
        <w:lastRenderedPageBreak/>
        <w:t xml:space="preserve">this project website </w:t>
      </w:r>
      <w:r w:rsidR="004C5BF0" w:rsidRPr="004C5BF0">
        <w:rPr>
          <w:sz w:val="26"/>
          <w:szCs w:val="26"/>
        </w:rPr>
        <w:t xml:space="preserve">Database; they are </w:t>
      </w:r>
      <w:r w:rsidR="004C5BF0">
        <w:rPr>
          <w:sz w:val="26"/>
          <w:szCs w:val="26"/>
        </w:rPr>
        <w:t>Customer, Order, Food Items, Payment, Order Details, Order Status, Card Payment and Cash Payment</w:t>
      </w:r>
      <w:r w:rsidR="004C5BF0" w:rsidRPr="004C5BF0">
        <w:rPr>
          <w:sz w:val="26"/>
          <w:szCs w:val="26"/>
        </w:rPr>
        <w:t>.</w:t>
      </w:r>
    </w:p>
    <w:p w14:paraId="36EFB79E" w14:textId="2563F44E" w:rsidR="0090067C" w:rsidRDefault="0090067C" w:rsidP="0090067C"/>
    <w:p w14:paraId="312432DE" w14:textId="5DF343DC" w:rsidR="0090067C" w:rsidRDefault="0090067C" w:rsidP="0090067C">
      <w:pPr>
        <w:pStyle w:val="Heading3"/>
        <w:spacing w:line="360" w:lineRule="auto"/>
        <w:ind w:left="-624"/>
        <w:jc w:val="both"/>
        <w:rPr>
          <w:rFonts w:cstheme="majorHAnsi"/>
          <w:color w:val="0070C0"/>
          <w:sz w:val="28"/>
          <w:szCs w:val="28"/>
        </w:rPr>
      </w:pPr>
      <w:r>
        <w:rPr>
          <w:rFonts w:cstheme="majorHAnsi"/>
          <w:color w:val="0070C0"/>
          <w:sz w:val="28"/>
          <w:szCs w:val="28"/>
        </w:rPr>
        <w:t>4.</w:t>
      </w:r>
      <w:r w:rsidR="00DA1272">
        <w:rPr>
          <w:rFonts w:cstheme="majorHAnsi"/>
          <w:color w:val="0070C0"/>
          <w:sz w:val="28"/>
          <w:szCs w:val="28"/>
        </w:rPr>
        <w:t>3</w:t>
      </w:r>
      <w:r>
        <w:rPr>
          <w:rFonts w:cstheme="majorHAnsi"/>
          <w:color w:val="0070C0"/>
          <w:sz w:val="28"/>
          <w:szCs w:val="28"/>
        </w:rPr>
        <w:t xml:space="preserve"> </w:t>
      </w:r>
      <w:r w:rsidR="00827300">
        <w:rPr>
          <w:rFonts w:cstheme="majorHAnsi"/>
          <w:color w:val="0070C0"/>
          <w:sz w:val="28"/>
          <w:szCs w:val="28"/>
        </w:rPr>
        <w:t>Class Diagram</w:t>
      </w:r>
    </w:p>
    <w:p w14:paraId="587F26BD" w14:textId="2C652332" w:rsidR="009200DD" w:rsidRDefault="00056081" w:rsidP="009200DD">
      <w:pPr>
        <w:spacing w:line="360" w:lineRule="auto"/>
        <w:ind w:left="-624"/>
        <w:jc w:val="both"/>
        <w:rPr>
          <w:sz w:val="26"/>
          <w:szCs w:val="26"/>
        </w:rPr>
      </w:pPr>
      <w:r>
        <w:rPr>
          <w:sz w:val="26"/>
          <w:szCs w:val="26"/>
        </w:rPr>
        <w:t>C</w:t>
      </w:r>
      <w:r w:rsidR="009200DD" w:rsidRPr="009200DD">
        <w:rPr>
          <w:sz w:val="26"/>
          <w:szCs w:val="26"/>
        </w:rPr>
        <w:t>lass diagram defines the device class structure, its properties, methods, and relationships.</w:t>
      </w:r>
      <w:r w:rsidR="009200DD">
        <w:rPr>
          <w:sz w:val="26"/>
          <w:szCs w:val="26"/>
        </w:rPr>
        <w:t xml:space="preserve"> </w:t>
      </w:r>
      <w:r w:rsidR="007075CB" w:rsidRPr="007075CB">
        <w:rPr>
          <w:sz w:val="26"/>
          <w:szCs w:val="26"/>
        </w:rPr>
        <w:t xml:space="preserve">This is being used for oriented </w:t>
      </w:r>
      <w:r w:rsidR="007075CB" w:rsidRPr="007075CB">
        <w:rPr>
          <w:sz w:val="26"/>
          <w:szCs w:val="26"/>
        </w:rPr>
        <w:t>modelling</w:t>
      </w:r>
      <w:r w:rsidR="007075CB" w:rsidRPr="007075CB">
        <w:rPr>
          <w:sz w:val="26"/>
          <w:szCs w:val="26"/>
        </w:rPr>
        <w:t xml:space="preserve"> of the proposed application, and for comprehensive modelling that translates the concepts into programming code. Data modelling can also be performed using class diagrams.</w:t>
      </w:r>
      <w:r w:rsidR="001F055B">
        <w:rPr>
          <w:sz w:val="26"/>
          <w:szCs w:val="26"/>
        </w:rPr>
        <w:t xml:space="preserve"> In this project there are major classes like Customer, Payment, Order and Order Details.</w:t>
      </w:r>
    </w:p>
    <w:p w14:paraId="3F03F886" w14:textId="166211D6" w:rsidR="00DA0E81" w:rsidRDefault="00DA0E81" w:rsidP="009200DD">
      <w:pPr>
        <w:spacing w:line="360" w:lineRule="auto"/>
        <w:ind w:left="-624"/>
        <w:jc w:val="both"/>
        <w:rPr>
          <w:sz w:val="26"/>
          <w:szCs w:val="26"/>
        </w:rPr>
      </w:pPr>
    </w:p>
    <w:p w14:paraId="68D192D0" w14:textId="4E4783BD" w:rsidR="00DA0E81" w:rsidRDefault="00DA0E81" w:rsidP="00DA0E81">
      <w:pPr>
        <w:pStyle w:val="Heading3"/>
        <w:spacing w:line="360" w:lineRule="auto"/>
        <w:ind w:left="-624"/>
        <w:jc w:val="both"/>
        <w:rPr>
          <w:rFonts w:cstheme="majorHAnsi"/>
          <w:color w:val="0070C0"/>
          <w:sz w:val="28"/>
          <w:szCs w:val="28"/>
        </w:rPr>
      </w:pPr>
      <w:r>
        <w:rPr>
          <w:rFonts w:cstheme="majorHAnsi"/>
          <w:color w:val="0070C0"/>
          <w:sz w:val="28"/>
          <w:szCs w:val="28"/>
        </w:rPr>
        <w:t>4.</w:t>
      </w:r>
      <w:r>
        <w:rPr>
          <w:rFonts w:cstheme="majorHAnsi"/>
          <w:color w:val="0070C0"/>
          <w:sz w:val="28"/>
          <w:szCs w:val="28"/>
        </w:rPr>
        <w:t>4</w:t>
      </w:r>
      <w:r>
        <w:rPr>
          <w:rFonts w:cstheme="majorHAnsi"/>
          <w:color w:val="0070C0"/>
          <w:sz w:val="28"/>
          <w:szCs w:val="28"/>
        </w:rPr>
        <w:t xml:space="preserve"> </w:t>
      </w:r>
      <w:r w:rsidR="00F9168F" w:rsidRPr="00F9168F">
        <w:rPr>
          <w:rFonts w:cstheme="majorHAnsi"/>
          <w:color w:val="0070C0"/>
          <w:sz w:val="28"/>
          <w:szCs w:val="28"/>
        </w:rPr>
        <w:t>Gantt chart</w:t>
      </w:r>
    </w:p>
    <w:p w14:paraId="2895C3A7" w14:textId="5EB5FDA9" w:rsidR="00695024" w:rsidRPr="009E73D4" w:rsidRDefault="00862F93" w:rsidP="009E73D4">
      <w:pPr>
        <w:spacing w:line="360" w:lineRule="auto"/>
        <w:ind w:left="-624"/>
        <w:jc w:val="both"/>
        <w:rPr>
          <w:sz w:val="26"/>
          <w:szCs w:val="26"/>
        </w:rPr>
      </w:pPr>
      <w:r w:rsidRPr="009E73D4">
        <w:rPr>
          <w:sz w:val="26"/>
          <w:szCs w:val="26"/>
        </w:rPr>
        <w:t>The Gantt Map is used in the preparation of activities. Following the Gantt chart, completion of tasks in the scheduled timeline becomes simpler. It supported coordinate various project activities in a reasonable period of time and predicted the achievable goal date that required to be within the time limit</w:t>
      </w:r>
      <w:r w:rsidR="009E73D4" w:rsidRPr="009E73D4">
        <w:rPr>
          <w:sz w:val="26"/>
          <w:szCs w:val="26"/>
        </w:rPr>
        <w:t xml:space="preserve"> </w:t>
      </w:r>
      <w:r w:rsidR="009E73D4" w:rsidRPr="009E73D4">
        <w:rPr>
          <w:sz w:val="26"/>
          <w:szCs w:val="26"/>
        </w:rPr>
        <w:fldChar w:fldCharType="begin"/>
      </w:r>
      <w:r w:rsidR="009E73D4" w:rsidRPr="009E73D4">
        <w:rPr>
          <w:sz w:val="26"/>
          <w:szCs w:val="26"/>
        </w:rPr>
        <w:instrText xml:space="preserve"> ADDIN ZOTERO_ITEM CSL_CITATION {"citationID":"fLL6XDHM","properties":{"formattedCitation":"(Maylor, 2001)","plainCitation":"(Maylor, 2001)","noteIndex":0},"citationItems":[{"id":137,"uris":["http://zotero.org/users/local/4ht2L956/items/WESFBK9W"],"uri":["http://zotero.org/users/local/4ht2L956/items/WESFBK9W"],"itemData":{"id":137,"type":"article-journal","container-title":"European Management Journal","DOI":"10.1016/S0263-2373(00)00074-8","ISSN":"02632373","issue":"1","journalAbbreviation":"European Management Journal","language":"en","page":"92-100","source":"DOI.org (Crossref)","title":"Beyond the Gantt chart:","title-short":"Beyond the Gantt chart","volume":"19","author":[{"family":"Maylor","given":"Harvey"}],"issued":{"date-parts":[["2001",2]]}}}],"schema":"https://github.com/citation-style-language/schema/raw/master/csl-citation.json"} </w:instrText>
      </w:r>
      <w:r w:rsidR="009E73D4" w:rsidRPr="009E73D4">
        <w:rPr>
          <w:sz w:val="26"/>
          <w:szCs w:val="26"/>
        </w:rPr>
        <w:fldChar w:fldCharType="separate"/>
      </w:r>
      <w:r w:rsidR="009E73D4" w:rsidRPr="009E73D4">
        <w:rPr>
          <w:rFonts w:ascii="Calibri" w:hAnsi="Calibri" w:cs="Calibri"/>
          <w:sz w:val="26"/>
          <w:szCs w:val="26"/>
        </w:rPr>
        <w:t>(Maylor, 2001)</w:t>
      </w:r>
      <w:r w:rsidR="009E73D4" w:rsidRPr="009E73D4">
        <w:rPr>
          <w:sz w:val="26"/>
          <w:szCs w:val="26"/>
        </w:rPr>
        <w:fldChar w:fldCharType="end"/>
      </w:r>
      <w:r w:rsidRPr="009E73D4">
        <w:rPr>
          <w:sz w:val="26"/>
          <w:szCs w:val="26"/>
        </w:rPr>
        <w:t>.</w:t>
      </w:r>
      <w:r w:rsidR="009E73D4" w:rsidRPr="009E73D4">
        <w:rPr>
          <w:sz w:val="26"/>
          <w:szCs w:val="26"/>
        </w:rPr>
        <w:t xml:space="preserve"> </w:t>
      </w:r>
    </w:p>
    <w:p w14:paraId="4B52FA76" w14:textId="77777777" w:rsidR="00DA0E81" w:rsidRPr="009200DD" w:rsidRDefault="00DA0E81" w:rsidP="009200DD">
      <w:pPr>
        <w:spacing w:line="360" w:lineRule="auto"/>
        <w:ind w:left="-624"/>
        <w:jc w:val="both"/>
        <w:rPr>
          <w:sz w:val="26"/>
          <w:szCs w:val="26"/>
        </w:rPr>
      </w:pPr>
    </w:p>
    <w:p w14:paraId="06A007E4" w14:textId="77777777" w:rsidR="0090067C" w:rsidRPr="0090067C" w:rsidRDefault="0090067C" w:rsidP="0090067C"/>
    <w:sectPr w:rsidR="0090067C" w:rsidRPr="0090067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00599"/>
    <w:multiLevelType w:val="hybridMultilevel"/>
    <w:tmpl w:val="CD8E5816"/>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 w15:restartNumberingAfterBreak="0">
    <w:nsid w:val="23465F22"/>
    <w:multiLevelType w:val="hybridMultilevel"/>
    <w:tmpl w:val="861C7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7A7DB0"/>
    <w:multiLevelType w:val="hybridMultilevel"/>
    <w:tmpl w:val="16C0028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3" w15:restartNumberingAfterBreak="0">
    <w:nsid w:val="3EF635B3"/>
    <w:multiLevelType w:val="hybridMultilevel"/>
    <w:tmpl w:val="A07C45C0"/>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4" w15:restartNumberingAfterBreak="0">
    <w:nsid w:val="50A46C13"/>
    <w:multiLevelType w:val="multilevel"/>
    <w:tmpl w:val="E8A6BCBE"/>
    <w:lvl w:ilvl="0">
      <w:start w:val="1"/>
      <w:numFmt w:val="decimal"/>
      <w:lvlText w:val="%1."/>
      <w:lvlJc w:val="left"/>
      <w:pPr>
        <w:ind w:left="360" w:hanging="360"/>
      </w:pPr>
      <w:rPr>
        <w:rFonts w:ascii="Arial" w:hAnsi="Arial" w:cs="Arial"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559D2AC1"/>
    <w:multiLevelType w:val="multilevel"/>
    <w:tmpl w:val="CD62C292"/>
    <w:lvl w:ilvl="0">
      <w:start w:val="3"/>
      <w:numFmt w:val="decimal"/>
      <w:lvlText w:val="%1"/>
      <w:lvlJc w:val="left"/>
      <w:pPr>
        <w:ind w:left="375" w:hanging="375"/>
      </w:pPr>
      <w:rPr>
        <w:rFonts w:hint="default"/>
      </w:rPr>
    </w:lvl>
    <w:lvl w:ilvl="1">
      <w:start w:val="2"/>
      <w:numFmt w:val="decimal"/>
      <w:lvlText w:val="%1.%2"/>
      <w:lvlJc w:val="left"/>
      <w:pPr>
        <w:ind w:left="-249" w:hanging="375"/>
      </w:pPr>
      <w:rPr>
        <w:rFonts w:hint="default"/>
      </w:rPr>
    </w:lvl>
    <w:lvl w:ilvl="2">
      <w:start w:val="1"/>
      <w:numFmt w:val="decimal"/>
      <w:lvlText w:val="%1.%2.%3"/>
      <w:lvlJc w:val="left"/>
      <w:pPr>
        <w:ind w:left="-528" w:hanging="720"/>
      </w:pPr>
      <w:rPr>
        <w:rFonts w:hint="default"/>
      </w:rPr>
    </w:lvl>
    <w:lvl w:ilvl="3">
      <w:start w:val="1"/>
      <w:numFmt w:val="decimal"/>
      <w:lvlText w:val="%1.%2.%3.%4"/>
      <w:lvlJc w:val="left"/>
      <w:pPr>
        <w:ind w:left="-792" w:hanging="1080"/>
      </w:pPr>
      <w:rPr>
        <w:rFonts w:hint="default"/>
      </w:rPr>
    </w:lvl>
    <w:lvl w:ilvl="4">
      <w:start w:val="1"/>
      <w:numFmt w:val="decimal"/>
      <w:lvlText w:val="%1.%2.%3.%4.%5"/>
      <w:lvlJc w:val="left"/>
      <w:pPr>
        <w:ind w:left="-1416" w:hanging="1080"/>
      </w:pPr>
      <w:rPr>
        <w:rFonts w:hint="default"/>
      </w:rPr>
    </w:lvl>
    <w:lvl w:ilvl="5">
      <w:start w:val="1"/>
      <w:numFmt w:val="decimal"/>
      <w:lvlText w:val="%1.%2.%3.%4.%5.%6"/>
      <w:lvlJc w:val="left"/>
      <w:pPr>
        <w:ind w:left="-1680" w:hanging="1440"/>
      </w:pPr>
      <w:rPr>
        <w:rFonts w:hint="default"/>
      </w:rPr>
    </w:lvl>
    <w:lvl w:ilvl="6">
      <w:start w:val="1"/>
      <w:numFmt w:val="decimal"/>
      <w:lvlText w:val="%1.%2.%3.%4.%5.%6.%7"/>
      <w:lvlJc w:val="left"/>
      <w:pPr>
        <w:ind w:left="-2304" w:hanging="1440"/>
      </w:pPr>
      <w:rPr>
        <w:rFonts w:hint="default"/>
      </w:rPr>
    </w:lvl>
    <w:lvl w:ilvl="7">
      <w:start w:val="1"/>
      <w:numFmt w:val="decimal"/>
      <w:lvlText w:val="%1.%2.%3.%4.%5.%6.%7.%8"/>
      <w:lvlJc w:val="left"/>
      <w:pPr>
        <w:ind w:left="-2568" w:hanging="1800"/>
      </w:pPr>
      <w:rPr>
        <w:rFonts w:hint="default"/>
      </w:rPr>
    </w:lvl>
    <w:lvl w:ilvl="8">
      <w:start w:val="1"/>
      <w:numFmt w:val="decimal"/>
      <w:lvlText w:val="%1.%2.%3.%4.%5.%6.%7.%8.%9"/>
      <w:lvlJc w:val="left"/>
      <w:pPr>
        <w:ind w:left="-2832" w:hanging="2160"/>
      </w:pPr>
      <w:rPr>
        <w:rFonts w:hint="default"/>
      </w:rPr>
    </w:lvl>
  </w:abstractNum>
  <w:abstractNum w:abstractNumId="6" w15:restartNumberingAfterBreak="0">
    <w:nsid w:val="68100254"/>
    <w:multiLevelType w:val="hybridMultilevel"/>
    <w:tmpl w:val="0BC4C8F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num w:numId="1">
    <w:abstractNumId w:val="4"/>
  </w:num>
  <w:num w:numId="2">
    <w:abstractNumId w:val="0"/>
  </w:num>
  <w:num w:numId="3">
    <w:abstractNumId w:val="2"/>
  </w:num>
  <w:num w:numId="4">
    <w:abstractNumId w:val="6"/>
  </w:num>
  <w:num w:numId="5">
    <w:abstractNumId w:val="3"/>
  </w:num>
  <w:num w:numId="6">
    <w:abstractNumId w:val="1"/>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46DA"/>
    <w:rsid w:val="000015C9"/>
    <w:rsid w:val="0000578F"/>
    <w:rsid w:val="0001077B"/>
    <w:rsid w:val="00012395"/>
    <w:rsid w:val="00015FE1"/>
    <w:rsid w:val="00017B1D"/>
    <w:rsid w:val="00026EFC"/>
    <w:rsid w:val="000325FC"/>
    <w:rsid w:val="000361E2"/>
    <w:rsid w:val="00042A8F"/>
    <w:rsid w:val="00046537"/>
    <w:rsid w:val="0004679A"/>
    <w:rsid w:val="00047698"/>
    <w:rsid w:val="00047855"/>
    <w:rsid w:val="00052C7A"/>
    <w:rsid w:val="00054945"/>
    <w:rsid w:val="00056081"/>
    <w:rsid w:val="00065CA7"/>
    <w:rsid w:val="000823CF"/>
    <w:rsid w:val="00085465"/>
    <w:rsid w:val="000865EC"/>
    <w:rsid w:val="000870E1"/>
    <w:rsid w:val="000906F0"/>
    <w:rsid w:val="0009782F"/>
    <w:rsid w:val="000A02FF"/>
    <w:rsid w:val="000A4095"/>
    <w:rsid w:val="000A428F"/>
    <w:rsid w:val="000A60E8"/>
    <w:rsid w:val="000B0542"/>
    <w:rsid w:val="000B056C"/>
    <w:rsid w:val="000B3682"/>
    <w:rsid w:val="000B4A88"/>
    <w:rsid w:val="000B74A3"/>
    <w:rsid w:val="000C1059"/>
    <w:rsid w:val="000C3E4F"/>
    <w:rsid w:val="000D2E92"/>
    <w:rsid w:val="000D4394"/>
    <w:rsid w:val="000D78FF"/>
    <w:rsid w:val="000E10CB"/>
    <w:rsid w:val="000F43F7"/>
    <w:rsid w:val="000F66AE"/>
    <w:rsid w:val="00115E8C"/>
    <w:rsid w:val="001160CF"/>
    <w:rsid w:val="00125297"/>
    <w:rsid w:val="00141EBF"/>
    <w:rsid w:val="00146937"/>
    <w:rsid w:val="001553A7"/>
    <w:rsid w:val="001556A1"/>
    <w:rsid w:val="001563BE"/>
    <w:rsid w:val="00156B2E"/>
    <w:rsid w:val="00163149"/>
    <w:rsid w:val="0017464C"/>
    <w:rsid w:val="001775DD"/>
    <w:rsid w:val="00177B92"/>
    <w:rsid w:val="00180FBD"/>
    <w:rsid w:val="001912B2"/>
    <w:rsid w:val="0019150D"/>
    <w:rsid w:val="001949FB"/>
    <w:rsid w:val="001B23CD"/>
    <w:rsid w:val="001B5389"/>
    <w:rsid w:val="001B6E60"/>
    <w:rsid w:val="001F055B"/>
    <w:rsid w:val="001F2235"/>
    <w:rsid w:val="0020316E"/>
    <w:rsid w:val="00203A27"/>
    <w:rsid w:val="00206457"/>
    <w:rsid w:val="00215723"/>
    <w:rsid w:val="00215826"/>
    <w:rsid w:val="00216B4C"/>
    <w:rsid w:val="00217376"/>
    <w:rsid w:val="0021782E"/>
    <w:rsid w:val="00217986"/>
    <w:rsid w:val="0022639E"/>
    <w:rsid w:val="00227319"/>
    <w:rsid w:val="002451D8"/>
    <w:rsid w:val="0025007D"/>
    <w:rsid w:val="00260DE0"/>
    <w:rsid w:val="00265591"/>
    <w:rsid w:val="00285409"/>
    <w:rsid w:val="002A7079"/>
    <w:rsid w:val="002C1EB9"/>
    <w:rsid w:val="002C2F99"/>
    <w:rsid w:val="002D0262"/>
    <w:rsid w:val="002D0CB7"/>
    <w:rsid w:val="002E0166"/>
    <w:rsid w:val="002E4099"/>
    <w:rsid w:val="002E42A9"/>
    <w:rsid w:val="002E7F1D"/>
    <w:rsid w:val="002F548E"/>
    <w:rsid w:val="002F5757"/>
    <w:rsid w:val="0030376B"/>
    <w:rsid w:val="00306F57"/>
    <w:rsid w:val="00307C48"/>
    <w:rsid w:val="00310E5C"/>
    <w:rsid w:val="00313D3D"/>
    <w:rsid w:val="00314031"/>
    <w:rsid w:val="003254E5"/>
    <w:rsid w:val="003263B2"/>
    <w:rsid w:val="00327E5A"/>
    <w:rsid w:val="00334EC6"/>
    <w:rsid w:val="0033501B"/>
    <w:rsid w:val="00344A52"/>
    <w:rsid w:val="00346430"/>
    <w:rsid w:val="00347E3B"/>
    <w:rsid w:val="00353536"/>
    <w:rsid w:val="00353AA0"/>
    <w:rsid w:val="00357AFE"/>
    <w:rsid w:val="00362D7E"/>
    <w:rsid w:val="00367396"/>
    <w:rsid w:val="00385779"/>
    <w:rsid w:val="003877FC"/>
    <w:rsid w:val="00394D00"/>
    <w:rsid w:val="003A102E"/>
    <w:rsid w:val="003A70AD"/>
    <w:rsid w:val="003B1369"/>
    <w:rsid w:val="003B451B"/>
    <w:rsid w:val="003B64A7"/>
    <w:rsid w:val="003B70D9"/>
    <w:rsid w:val="003C47B7"/>
    <w:rsid w:val="003C59B2"/>
    <w:rsid w:val="003D6189"/>
    <w:rsid w:val="003E0DD7"/>
    <w:rsid w:val="003F0E3B"/>
    <w:rsid w:val="003F2659"/>
    <w:rsid w:val="003F354D"/>
    <w:rsid w:val="003F4B9E"/>
    <w:rsid w:val="003F5529"/>
    <w:rsid w:val="003F56F3"/>
    <w:rsid w:val="00400AA6"/>
    <w:rsid w:val="004023E5"/>
    <w:rsid w:val="00405D59"/>
    <w:rsid w:val="0041029D"/>
    <w:rsid w:val="00410C6D"/>
    <w:rsid w:val="004262F2"/>
    <w:rsid w:val="004368BB"/>
    <w:rsid w:val="00436D7B"/>
    <w:rsid w:val="00442DD4"/>
    <w:rsid w:val="004437A1"/>
    <w:rsid w:val="00445283"/>
    <w:rsid w:val="00447878"/>
    <w:rsid w:val="00450DD1"/>
    <w:rsid w:val="00465A16"/>
    <w:rsid w:val="00466362"/>
    <w:rsid w:val="00470AAB"/>
    <w:rsid w:val="004779EB"/>
    <w:rsid w:val="004837F6"/>
    <w:rsid w:val="00495820"/>
    <w:rsid w:val="004961CD"/>
    <w:rsid w:val="004A65B1"/>
    <w:rsid w:val="004B041F"/>
    <w:rsid w:val="004B6607"/>
    <w:rsid w:val="004C1B48"/>
    <w:rsid w:val="004C2EF3"/>
    <w:rsid w:val="004C5BF0"/>
    <w:rsid w:val="004C74D8"/>
    <w:rsid w:val="004E199A"/>
    <w:rsid w:val="004E2383"/>
    <w:rsid w:val="004E2774"/>
    <w:rsid w:val="004E27CB"/>
    <w:rsid w:val="004E2AA3"/>
    <w:rsid w:val="004E4CC5"/>
    <w:rsid w:val="004E5643"/>
    <w:rsid w:val="004E642B"/>
    <w:rsid w:val="004F6115"/>
    <w:rsid w:val="005065A1"/>
    <w:rsid w:val="00506E66"/>
    <w:rsid w:val="00512F6A"/>
    <w:rsid w:val="00514421"/>
    <w:rsid w:val="00514744"/>
    <w:rsid w:val="005172EB"/>
    <w:rsid w:val="0052327C"/>
    <w:rsid w:val="005250D9"/>
    <w:rsid w:val="00526FCC"/>
    <w:rsid w:val="00541FA2"/>
    <w:rsid w:val="0054690D"/>
    <w:rsid w:val="00547929"/>
    <w:rsid w:val="005522E5"/>
    <w:rsid w:val="00553334"/>
    <w:rsid w:val="00555E1B"/>
    <w:rsid w:val="00556597"/>
    <w:rsid w:val="00556EBD"/>
    <w:rsid w:val="0056501D"/>
    <w:rsid w:val="00581F38"/>
    <w:rsid w:val="005942D8"/>
    <w:rsid w:val="005A5450"/>
    <w:rsid w:val="005A7AA4"/>
    <w:rsid w:val="005C1ADA"/>
    <w:rsid w:val="005C24B3"/>
    <w:rsid w:val="005D022B"/>
    <w:rsid w:val="005D6970"/>
    <w:rsid w:val="005E1738"/>
    <w:rsid w:val="005F3669"/>
    <w:rsid w:val="005F4BCA"/>
    <w:rsid w:val="005F4CAC"/>
    <w:rsid w:val="005F5270"/>
    <w:rsid w:val="005F6364"/>
    <w:rsid w:val="005F7713"/>
    <w:rsid w:val="00600AF1"/>
    <w:rsid w:val="006253AF"/>
    <w:rsid w:val="0063075C"/>
    <w:rsid w:val="00636B42"/>
    <w:rsid w:val="006475A1"/>
    <w:rsid w:val="00660DA7"/>
    <w:rsid w:val="00677E05"/>
    <w:rsid w:val="00680782"/>
    <w:rsid w:val="006838E7"/>
    <w:rsid w:val="006938E4"/>
    <w:rsid w:val="00695024"/>
    <w:rsid w:val="00695D76"/>
    <w:rsid w:val="006A3545"/>
    <w:rsid w:val="006A7520"/>
    <w:rsid w:val="006B5D89"/>
    <w:rsid w:val="006B61C9"/>
    <w:rsid w:val="006B67E7"/>
    <w:rsid w:val="006C2B55"/>
    <w:rsid w:val="006C4805"/>
    <w:rsid w:val="006D03A4"/>
    <w:rsid w:val="006D1B12"/>
    <w:rsid w:val="006D67CD"/>
    <w:rsid w:val="006D7659"/>
    <w:rsid w:val="006E0F87"/>
    <w:rsid w:val="006E410E"/>
    <w:rsid w:val="006F668E"/>
    <w:rsid w:val="00703291"/>
    <w:rsid w:val="007075CB"/>
    <w:rsid w:val="00713E15"/>
    <w:rsid w:val="00716EA8"/>
    <w:rsid w:val="007300A9"/>
    <w:rsid w:val="00732BA1"/>
    <w:rsid w:val="00736B75"/>
    <w:rsid w:val="00745CB6"/>
    <w:rsid w:val="00746473"/>
    <w:rsid w:val="00753328"/>
    <w:rsid w:val="00757DAA"/>
    <w:rsid w:val="007614DF"/>
    <w:rsid w:val="007622EF"/>
    <w:rsid w:val="00762FF8"/>
    <w:rsid w:val="00765333"/>
    <w:rsid w:val="00772F18"/>
    <w:rsid w:val="0077403B"/>
    <w:rsid w:val="007755ED"/>
    <w:rsid w:val="00797246"/>
    <w:rsid w:val="007A375D"/>
    <w:rsid w:val="007A6B90"/>
    <w:rsid w:val="007B42C4"/>
    <w:rsid w:val="007B688A"/>
    <w:rsid w:val="007B7C69"/>
    <w:rsid w:val="007C41ED"/>
    <w:rsid w:val="007E03D0"/>
    <w:rsid w:val="007E428E"/>
    <w:rsid w:val="007F3E62"/>
    <w:rsid w:val="00800FC7"/>
    <w:rsid w:val="0080173B"/>
    <w:rsid w:val="00805247"/>
    <w:rsid w:val="00820800"/>
    <w:rsid w:val="00825D65"/>
    <w:rsid w:val="00827300"/>
    <w:rsid w:val="00831042"/>
    <w:rsid w:val="00831B23"/>
    <w:rsid w:val="008352BD"/>
    <w:rsid w:val="0083543A"/>
    <w:rsid w:val="00841B9A"/>
    <w:rsid w:val="00843765"/>
    <w:rsid w:val="008536E8"/>
    <w:rsid w:val="00854949"/>
    <w:rsid w:val="00854AE0"/>
    <w:rsid w:val="00860A67"/>
    <w:rsid w:val="00862F93"/>
    <w:rsid w:val="008667C8"/>
    <w:rsid w:val="00871622"/>
    <w:rsid w:val="00877C6C"/>
    <w:rsid w:val="00890141"/>
    <w:rsid w:val="00895612"/>
    <w:rsid w:val="008959A2"/>
    <w:rsid w:val="008B00F7"/>
    <w:rsid w:val="008B0F96"/>
    <w:rsid w:val="008B710D"/>
    <w:rsid w:val="008B7BCD"/>
    <w:rsid w:val="008C4768"/>
    <w:rsid w:val="008D2BDF"/>
    <w:rsid w:val="008D3CBA"/>
    <w:rsid w:val="008D7E4A"/>
    <w:rsid w:val="008F05F6"/>
    <w:rsid w:val="008F5D43"/>
    <w:rsid w:val="008F67CD"/>
    <w:rsid w:val="009000E3"/>
    <w:rsid w:val="0090067C"/>
    <w:rsid w:val="00904442"/>
    <w:rsid w:val="009164C2"/>
    <w:rsid w:val="00917437"/>
    <w:rsid w:val="009200DD"/>
    <w:rsid w:val="009238CD"/>
    <w:rsid w:val="00933A10"/>
    <w:rsid w:val="00943D44"/>
    <w:rsid w:val="00944B13"/>
    <w:rsid w:val="00944D75"/>
    <w:rsid w:val="0096027B"/>
    <w:rsid w:val="00963F29"/>
    <w:rsid w:val="00963F69"/>
    <w:rsid w:val="00964594"/>
    <w:rsid w:val="0097012E"/>
    <w:rsid w:val="009703A8"/>
    <w:rsid w:val="00971953"/>
    <w:rsid w:val="0097778C"/>
    <w:rsid w:val="00986922"/>
    <w:rsid w:val="00992AB0"/>
    <w:rsid w:val="00995EEE"/>
    <w:rsid w:val="009977C8"/>
    <w:rsid w:val="009A0A18"/>
    <w:rsid w:val="009A54DB"/>
    <w:rsid w:val="009B2660"/>
    <w:rsid w:val="009C0964"/>
    <w:rsid w:val="009C28F9"/>
    <w:rsid w:val="009C5287"/>
    <w:rsid w:val="009C5A3A"/>
    <w:rsid w:val="009C70F9"/>
    <w:rsid w:val="009C7855"/>
    <w:rsid w:val="009D0AFC"/>
    <w:rsid w:val="009D2055"/>
    <w:rsid w:val="009E598A"/>
    <w:rsid w:val="009E621E"/>
    <w:rsid w:val="009E73D4"/>
    <w:rsid w:val="00A11D0C"/>
    <w:rsid w:val="00A160F7"/>
    <w:rsid w:val="00A17EE5"/>
    <w:rsid w:val="00A21B16"/>
    <w:rsid w:val="00A3099D"/>
    <w:rsid w:val="00A34667"/>
    <w:rsid w:val="00A36A0F"/>
    <w:rsid w:val="00A40462"/>
    <w:rsid w:val="00A50B9D"/>
    <w:rsid w:val="00A52D34"/>
    <w:rsid w:val="00A57F69"/>
    <w:rsid w:val="00A70897"/>
    <w:rsid w:val="00A73733"/>
    <w:rsid w:val="00A739F3"/>
    <w:rsid w:val="00A75377"/>
    <w:rsid w:val="00A75421"/>
    <w:rsid w:val="00A770AF"/>
    <w:rsid w:val="00A81583"/>
    <w:rsid w:val="00A86334"/>
    <w:rsid w:val="00AA6780"/>
    <w:rsid w:val="00AB5D25"/>
    <w:rsid w:val="00AC28AD"/>
    <w:rsid w:val="00AC6710"/>
    <w:rsid w:val="00AD2475"/>
    <w:rsid w:val="00AE048C"/>
    <w:rsid w:val="00AE2F15"/>
    <w:rsid w:val="00AE500C"/>
    <w:rsid w:val="00AE6EA7"/>
    <w:rsid w:val="00AF08DA"/>
    <w:rsid w:val="00AF50D6"/>
    <w:rsid w:val="00AF7E39"/>
    <w:rsid w:val="00B034D9"/>
    <w:rsid w:val="00B100CB"/>
    <w:rsid w:val="00B10140"/>
    <w:rsid w:val="00B17446"/>
    <w:rsid w:val="00B20E7F"/>
    <w:rsid w:val="00B25D24"/>
    <w:rsid w:val="00B30C5D"/>
    <w:rsid w:val="00B47AF6"/>
    <w:rsid w:val="00B77BEF"/>
    <w:rsid w:val="00B82473"/>
    <w:rsid w:val="00B84811"/>
    <w:rsid w:val="00B857A5"/>
    <w:rsid w:val="00B858BF"/>
    <w:rsid w:val="00B878D0"/>
    <w:rsid w:val="00B92BA1"/>
    <w:rsid w:val="00B92E23"/>
    <w:rsid w:val="00B934CE"/>
    <w:rsid w:val="00B967F9"/>
    <w:rsid w:val="00B97B69"/>
    <w:rsid w:val="00BB2073"/>
    <w:rsid w:val="00BB27A3"/>
    <w:rsid w:val="00BB5146"/>
    <w:rsid w:val="00BB5C86"/>
    <w:rsid w:val="00BB7162"/>
    <w:rsid w:val="00BC0F39"/>
    <w:rsid w:val="00BC4F2B"/>
    <w:rsid w:val="00BD6CDD"/>
    <w:rsid w:val="00BE4DB2"/>
    <w:rsid w:val="00BE52E0"/>
    <w:rsid w:val="00BE5D10"/>
    <w:rsid w:val="00BF1D8C"/>
    <w:rsid w:val="00C01B20"/>
    <w:rsid w:val="00C02B66"/>
    <w:rsid w:val="00C20201"/>
    <w:rsid w:val="00C20267"/>
    <w:rsid w:val="00C244DD"/>
    <w:rsid w:val="00C30546"/>
    <w:rsid w:val="00C32BAA"/>
    <w:rsid w:val="00C359AC"/>
    <w:rsid w:val="00C50A19"/>
    <w:rsid w:val="00C50C38"/>
    <w:rsid w:val="00C516A5"/>
    <w:rsid w:val="00C53EF3"/>
    <w:rsid w:val="00C569B4"/>
    <w:rsid w:val="00C56F22"/>
    <w:rsid w:val="00C600CC"/>
    <w:rsid w:val="00C6106E"/>
    <w:rsid w:val="00C6187F"/>
    <w:rsid w:val="00C717BA"/>
    <w:rsid w:val="00C80B06"/>
    <w:rsid w:val="00C83381"/>
    <w:rsid w:val="00C91106"/>
    <w:rsid w:val="00C911A3"/>
    <w:rsid w:val="00C92C0B"/>
    <w:rsid w:val="00C9799D"/>
    <w:rsid w:val="00CA08BE"/>
    <w:rsid w:val="00CA0EB8"/>
    <w:rsid w:val="00CA36F3"/>
    <w:rsid w:val="00CB3223"/>
    <w:rsid w:val="00CB4927"/>
    <w:rsid w:val="00CB4F7E"/>
    <w:rsid w:val="00CB5C99"/>
    <w:rsid w:val="00CC3037"/>
    <w:rsid w:val="00CC7B19"/>
    <w:rsid w:val="00CD32F4"/>
    <w:rsid w:val="00CD3678"/>
    <w:rsid w:val="00CD6D01"/>
    <w:rsid w:val="00CE7514"/>
    <w:rsid w:val="00CF22A8"/>
    <w:rsid w:val="00CF3760"/>
    <w:rsid w:val="00CF65FB"/>
    <w:rsid w:val="00D01A15"/>
    <w:rsid w:val="00D06964"/>
    <w:rsid w:val="00D236E0"/>
    <w:rsid w:val="00D241EE"/>
    <w:rsid w:val="00D35B0E"/>
    <w:rsid w:val="00D41D6D"/>
    <w:rsid w:val="00D442AB"/>
    <w:rsid w:val="00D52917"/>
    <w:rsid w:val="00D71536"/>
    <w:rsid w:val="00D75054"/>
    <w:rsid w:val="00D76041"/>
    <w:rsid w:val="00D8103C"/>
    <w:rsid w:val="00D82BBB"/>
    <w:rsid w:val="00D83FFE"/>
    <w:rsid w:val="00D84509"/>
    <w:rsid w:val="00D865CC"/>
    <w:rsid w:val="00D91C49"/>
    <w:rsid w:val="00D951D9"/>
    <w:rsid w:val="00D96AB8"/>
    <w:rsid w:val="00DA0E81"/>
    <w:rsid w:val="00DA1272"/>
    <w:rsid w:val="00DA3AAA"/>
    <w:rsid w:val="00DB17E8"/>
    <w:rsid w:val="00DB2D72"/>
    <w:rsid w:val="00DB594F"/>
    <w:rsid w:val="00DC2308"/>
    <w:rsid w:val="00DD010F"/>
    <w:rsid w:val="00DD36D3"/>
    <w:rsid w:val="00DD56E1"/>
    <w:rsid w:val="00DF3CBB"/>
    <w:rsid w:val="00DF4335"/>
    <w:rsid w:val="00DF77BF"/>
    <w:rsid w:val="00E00A16"/>
    <w:rsid w:val="00E0405B"/>
    <w:rsid w:val="00E04AA0"/>
    <w:rsid w:val="00E05171"/>
    <w:rsid w:val="00E059FB"/>
    <w:rsid w:val="00E06E06"/>
    <w:rsid w:val="00E077AF"/>
    <w:rsid w:val="00E12F60"/>
    <w:rsid w:val="00E14372"/>
    <w:rsid w:val="00E27171"/>
    <w:rsid w:val="00E34B4E"/>
    <w:rsid w:val="00E366AA"/>
    <w:rsid w:val="00E449FA"/>
    <w:rsid w:val="00E546DA"/>
    <w:rsid w:val="00E62B20"/>
    <w:rsid w:val="00E66F5D"/>
    <w:rsid w:val="00E67DD5"/>
    <w:rsid w:val="00E70041"/>
    <w:rsid w:val="00E727DF"/>
    <w:rsid w:val="00E75E8F"/>
    <w:rsid w:val="00E75F3A"/>
    <w:rsid w:val="00E82AF3"/>
    <w:rsid w:val="00E83580"/>
    <w:rsid w:val="00E86BE1"/>
    <w:rsid w:val="00E946E7"/>
    <w:rsid w:val="00EA7E8C"/>
    <w:rsid w:val="00EB358F"/>
    <w:rsid w:val="00EB6520"/>
    <w:rsid w:val="00EC0473"/>
    <w:rsid w:val="00ED2D80"/>
    <w:rsid w:val="00EE16AF"/>
    <w:rsid w:val="00EE1896"/>
    <w:rsid w:val="00EF06E9"/>
    <w:rsid w:val="00F0127E"/>
    <w:rsid w:val="00F02E64"/>
    <w:rsid w:val="00F03593"/>
    <w:rsid w:val="00F123B3"/>
    <w:rsid w:val="00F14217"/>
    <w:rsid w:val="00F2177D"/>
    <w:rsid w:val="00F23EAB"/>
    <w:rsid w:val="00F24011"/>
    <w:rsid w:val="00F25AA6"/>
    <w:rsid w:val="00F3566A"/>
    <w:rsid w:val="00F36CF9"/>
    <w:rsid w:val="00F37FAF"/>
    <w:rsid w:val="00F43C50"/>
    <w:rsid w:val="00F4570F"/>
    <w:rsid w:val="00F4643E"/>
    <w:rsid w:val="00F53AA6"/>
    <w:rsid w:val="00F55C53"/>
    <w:rsid w:val="00F62734"/>
    <w:rsid w:val="00F63311"/>
    <w:rsid w:val="00F63679"/>
    <w:rsid w:val="00F67FA1"/>
    <w:rsid w:val="00F713BA"/>
    <w:rsid w:val="00F8612A"/>
    <w:rsid w:val="00F9168F"/>
    <w:rsid w:val="00F92719"/>
    <w:rsid w:val="00F93684"/>
    <w:rsid w:val="00F95793"/>
    <w:rsid w:val="00F97C46"/>
    <w:rsid w:val="00F97E27"/>
    <w:rsid w:val="00FA137A"/>
    <w:rsid w:val="00FA4B0E"/>
    <w:rsid w:val="00FB5426"/>
    <w:rsid w:val="00FB5454"/>
    <w:rsid w:val="00FC3D2B"/>
    <w:rsid w:val="00FD173D"/>
    <w:rsid w:val="00FD2678"/>
    <w:rsid w:val="00FD57DB"/>
    <w:rsid w:val="00FE7D6A"/>
    <w:rsid w:val="00FF2B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AF0F1D"/>
  <w15:chartTrackingRefBased/>
  <w15:docId w15:val="{7215DB7F-F027-4B31-B588-0F5341F43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6DA"/>
    <w:pPr>
      <w:spacing w:line="256" w:lineRule="auto"/>
    </w:pPr>
  </w:style>
  <w:style w:type="paragraph" w:styleId="Heading1">
    <w:name w:val="heading 1"/>
    <w:basedOn w:val="Normal"/>
    <w:next w:val="Normal"/>
    <w:link w:val="Heading1Char"/>
    <w:uiPriority w:val="9"/>
    <w:qFormat/>
    <w:rsid w:val="003F354D"/>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26EF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D2D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basedOn w:val="DefaultParagraphFont"/>
    <w:link w:val="NoSpacing"/>
    <w:uiPriority w:val="1"/>
    <w:locked/>
    <w:rsid w:val="00E546DA"/>
    <w:rPr>
      <w:rFonts w:ascii="Times New Roman" w:eastAsiaTheme="minorEastAsia" w:hAnsi="Times New Roman" w:cs="Times New Roman"/>
      <w:lang w:val="en-US"/>
    </w:rPr>
  </w:style>
  <w:style w:type="paragraph" w:styleId="NoSpacing">
    <w:name w:val="No Spacing"/>
    <w:link w:val="NoSpacingChar"/>
    <w:uiPriority w:val="1"/>
    <w:qFormat/>
    <w:rsid w:val="00E546DA"/>
    <w:pPr>
      <w:spacing w:after="0" w:line="240" w:lineRule="auto"/>
    </w:pPr>
    <w:rPr>
      <w:rFonts w:ascii="Times New Roman" w:eastAsiaTheme="minorEastAsia" w:hAnsi="Times New Roman" w:cs="Times New Roman"/>
      <w:lang w:val="en-US"/>
    </w:rPr>
  </w:style>
  <w:style w:type="character" w:customStyle="1" w:styleId="Heading1Char">
    <w:name w:val="Heading 1 Char"/>
    <w:basedOn w:val="DefaultParagraphFont"/>
    <w:link w:val="Heading1"/>
    <w:uiPriority w:val="9"/>
    <w:rsid w:val="003F354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97778C"/>
    <w:pPr>
      <w:ind w:left="720"/>
      <w:contextualSpacing/>
    </w:pPr>
  </w:style>
  <w:style w:type="paragraph" w:styleId="TOCHeading">
    <w:name w:val="TOC Heading"/>
    <w:basedOn w:val="Heading1"/>
    <w:next w:val="Normal"/>
    <w:uiPriority w:val="39"/>
    <w:unhideWhenUsed/>
    <w:qFormat/>
    <w:rsid w:val="00026EFC"/>
    <w:pPr>
      <w:outlineLvl w:val="9"/>
    </w:pPr>
    <w:rPr>
      <w:lang w:val="en-US"/>
    </w:rPr>
  </w:style>
  <w:style w:type="paragraph" w:styleId="TOC1">
    <w:name w:val="toc 1"/>
    <w:basedOn w:val="Normal"/>
    <w:next w:val="Normal"/>
    <w:autoRedefine/>
    <w:uiPriority w:val="39"/>
    <w:unhideWhenUsed/>
    <w:rsid w:val="00026EFC"/>
    <w:pPr>
      <w:spacing w:after="100"/>
    </w:pPr>
  </w:style>
  <w:style w:type="character" w:styleId="Hyperlink">
    <w:name w:val="Hyperlink"/>
    <w:basedOn w:val="DefaultParagraphFont"/>
    <w:uiPriority w:val="99"/>
    <w:unhideWhenUsed/>
    <w:rsid w:val="00026EFC"/>
    <w:rPr>
      <w:color w:val="0563C1" w:themeColor="hyperlink"/>
      <w:u w:val="single"/>
    </w:rPr>
  </w:style>
  <w:style w:type="character" w:customStyle="1" w:styleId="Heading2Char">
    <w:name w:val="Heading 2 Char"/>
    <w:basedOn w:val="DefaultParagraphFont"/>
    <w:link w:val="Heading2"/>
    <w:uiPriority w:val="9"/>
    <w:semiHidden/>
    <w:rsid w:val="00026EFC"/>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215723"/>
    <w:pPr>
      <w:spacing w:after="100"/>
      <w:ind w:left="220"/>
    </w:pPr>
  </w:style>
  <w:style w:type="paragraph" w:styleId="Bibliography">
    <w:name w:val="Bibliography"/>
    <w:basedOn w:val="Normal"/>
    <w:next w:val="Normal"/>
    <w:uiPriority w:val="37"/>
    <w:semiHidden/>
    <w:unhideWhenUsed/>
    <w:rsid w:val="00A34667"/>
  </w:style>
  <w:style w:type="character" w:customStyle="1" w:styleId="Heading3Char">
    <w:name w:val="Heading 3 Char"/>
    <w:basedOn w:val="DefaultParagraphFont"/>
    <w:link w:val="Heading3"/>
    <w:uiPriority w:val="9"/>
    <w:rsid w:val="00ED2D80"/>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042A8F"/>
    <w:pPr>
      <w:spacing w:after="100"/>
      <w:ind w:left="440"/>
    </w:pPr>
  </w:style>
  <w:style w:type="table" w:styleId="TableGrid">
    <w:name w:val="Table Grid"/>
    <w:basedOn w:val="TableNormal"/>
    <w:uiPriority w:val="39"/>
    <w:rsid w:val="00713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713E1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8991659">
      <w:bodyDiv w:val="1"/>
      <w:marLeft w:val="0"/>
      <w:marRight w:val="0"/>
      <w:marTop w:val="0"/>
      <w:marBottom w:val="0"/>
      <w:divBdr>
        <w:top w:val="none" w:sz="0" w:space="0" w:color="auto"/>
        <w:left w:val="none" w:sz="0" w:space="0" w:color="auto"/>
        <w:bottom w:val="none" w:sz="0" w:space="0" w:color="auto"/>
        <w:right w:val="none" w:sz="0" w:space="0" w:color="auto"/>
      </w:divBdr>
      <w:divsChild>
        <w:div w:id="909540518">
          <w:marLeft w:val="0"/>
          <w:marRight w:val="0"/>
          <w:marTop w:val="0"/>
          <w:marBottom w:val="0"/>
          <w:divBdr>
            <w:top w:val="none" w:sz="0" w:space="0" w:color="auto"/>
            <w:left w:val="none" w:sz="0" w:space="0" w:color="auto"/>
            <w:bottom w:val="none" w:sz="0" w:space="0" w:color="auto"/>
            <w:right w:val="none" w:sz="0" w:space="0" w:color="auto"/>
          </w:divBdr>
        </w:div>
        <w:div w:id="390227250">
          <w:marLeft w:val="0"/>
          <w:marRight w:val="0"/>
          <w:marTop w:val="0"/>
          <w:marBottom w:val="0"/>
          <w:divBdr>
            <w:top w:val="none" w:sz="0" w:space="0" w:color="auto"/>
            <w:left w:val="none" w:sz="0" w:space="0" w:color="auto"/>
            <w:bottom w:val="none" w:sz="0" w:space="0" w:color="auto"/>
            <w:right w:val="none" w:sz="0" w:space="0" w:color="auto"/>
          </w:divBdr>
        </w:div>
      </w:divsChild>
    </w:div>
    <w:div w:id="1518351132">
      <w:bodyDiv w:val="1"/>
      <w:marLeft w:val="0"/>
      <w:marRight w:val="0"/>
      <w:marTop w:val="0"/>
      <w:marBottom w:val="0"/>
      <w:divBdr>
        <w:top w:val="none" w:sz="0" w:space="0" w:color="auto"/>
        <w:left w:val="none" w:sz="0" w:space="0" w:color="auto"/>
        <w:bottom w:val="none" w:sz="0" w:space="0" w:color="auto"/>
        <w:right w:val="none" w:sz="0" w:space="0" w:color="auto"/>
      </w:divBdr>
    </w:div>
    <w:div w:id="1642030127">
      <w:bodyDiv w:val="1"/>
      <w:marLeft w:val="0"/>
      <w:marRight w:val="0"/>
      <w:marTop w:val="0"/>
      <w:marBottom w:val="0"/>
      <w:divBdr>
        <w:top w:val="none" w:sz="0" w:space="0" w:color="auto"/>
        <w:left w:val="none" w:sz="0" w:space="0" w:color="auto"/>
        <w:bottom w:val="none" w:sz="0" w:space="0" w:color="auto"/>
        <w:right w:val="none" w:sz="0" w:space="0" w:color="auto"/>
      </w:divBdr>
      <w:divsChild>
        <w:div w:id="215439287">
          <w:marLeft w:val="0"/>
          <w:marRight w:val="0"/>
          <w:marTop w:val="0"/>
          <w:marBottom w:val="0"/>
          <w:divBdr>
            <w:top w:val="none" w:sz="0" w:space="0" w:color="auto"/>
            <w:left w:val="none" w:sz="0" w:space="0" w:color="auto"/>
            <w:bottom w:val="none" w:sz="0" w:space="0" w:color="auto"/>
            <w:right w:val="none" w:sz="0" w:space="0" w:color="auto"/>
          </w:divBdr>
        </w:div>
        <w:div w:id="615716221">
          <w:marLeft w:val="0"/>
          <w:marRight w:val="0"/>
          <w:marTop w:val="0"/>
          <w:marBottom w:val="0"/>
          <w:divBdr>
            <w:top w:val="none" w:sz="0" w:space="0" w:color="auto"/>
            <w:left w:val="none" w:sz="0" w:space="0" w:color="auto"/>
            <w:bottom w:val="none" w:sz="0" w:space="0" w:color="auto"/>
            <w:right w:val="none" w:sz="0" w:space="0" w:color="auto"/>
          </w:divBdr>
        </w:div>
      </w:divsChild>
    </w:div>
    <w:div w:id="1663466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4115D-4859-4050-8C7D-D1CF4838F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47</TotalTime>
  <Pages>27</Pages>
  <Words>29550</Words>
  <Characters>168438</Characters>
  <Application>Microsoft Office Word</Application>
  <DocSecurity>0</DocSecurity>
  <Lines>1403</Lines>
  <Paragraphs>395</Paragraphs>
  <ScaleCrop>false</ScaleCrop>
  <HeadingPairs>
    <vt:vector size="2" baseType="variant">
      <vt:variant>
        <vt:lpstr>Title</vt:lpstr>
      </vt:variant>
      <vt:variant>
        <vt:i4>1</vt:i4>
      </vt:variant>
    </vt:vector>
  </HeadingPairs>
  <TitlesOfParts>
    <vt:vector size="1" baseType="lpstr">
      <vt:lpstr>MSc Information Systems Management</vt:lpstr>
    </vt:vector>
  </TitlesOfParts>
  <Company/>
  <LinksUpToDate>false</LinksUpToDate>
  <CharactersWithSpaces>197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Information Systems Management</dc:title>
  <dc:subject/>
  <dc:creator>Dhawal Prajapati</dc:creator>
  <cp:keywords/>
  <dc:description/>
  <cp:lastModifiedBy>Dhawal Prajapati</cp:lastModifiedBy>
  <cp:revision>482</cp:revision>
  <dcterms:created xsi:type="dcterms:W3CDTF">2020-06-15T11:57:00Z</dcterms:created>
  <dcterms:modified xsi:type="dcterms:W3CDTF">2020-08-06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HWb4wdn"/&gt;&lt;style id="http://www.zotero.org/styles/de-montfort-university-harvard"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